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7414C9" w:rsidP="00E94CBA">
      <w:pPr>
        <w:spacing w:line="240" w:lineRule="auto"/>
      </w:pPr>
      <w:r>
        <w:t xml:space="preserve">The past 15 years have witnessed an explosion in the </w:t>
      </w:r>
      <w:r w:rsidR="001A1EFB">
        <w:t>science</w:t>
      </w:r>
      <w:r>
        <w:t xml:space="preserve"> of networks.  Much of this </w:t>
      </w:r>
      <w:r w:rsidR="001A1EFB">
        <w:t>research</w:t>
      </w:r>
      <w:r>
        <w:t xml:space="preserve"> has been stimulated by recent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many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576A5B">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A8416B">
        <w:t xml:space="preserve"> – through a lens of complexity. </w:t>
      </w:r>
      <w:r w:rsidR="00F728E1" w:rsidRPr="00F728E1">
        <w:t xml:space="preserve">The modern study of complex systems evolved </w:t>
      </w:r>
      <w:r w:rsidR="00F728E1">
        <w:t xml:space="preserve">in part </w:t>
      </w:r>
      <w:r w:rsidR="00A8416B">
        <w:t>from initial explorations into</w:t>
      </w:r>
      <w:r w:rsidR="00F728E1" w:rsidRPr="00F728E1">
        <w:t xml:space="preserve"> the surprising behavior of </w:t>
      </w:r>
      <w:r w:rsidR="00A8416B">
        <w:t xml:space="preserve">simple nonlinear systems – systems where </w:t>
      </w:r>
      <w:r w:rsidR="00406A52">
        <w:t>inputs and outputs are not proportional to one another</w:t>
      </w:r>
      <w:r w:rsidR="00437B28">
        <w:t>,</w:t>
      </w:r>
      <w:r w:rsidR="00406A52">
        <w:t xml:space="preserve"> due to</w:t>
      </w:r>
      <w:r w:rsidR="00F728E1">
        <w:t xml:space="preserve"> feedback </w:t>
      </w:r>
      <w:r w:rsidR="00406A52">
        <w:t>or multiplicative relationships</w:t>
      </w:r>
      <w:r w:rsidR="00F728E1">
        <w:t xml:space="preserve">. </w:t>
      </w:r>
      <w:r w:rsidR="00A8416B">
        <w:t>C</w:t>
      </w:r>
      <w:r w:rsidR="00F728E1">
        <w:t>ertain simple</w:t>
      </w:r>
      <w:r w:rsidR="00A8416B">
        <w:t>, deterministic</w:t>
      </w:r>
      <w:r w:rsidR="00F728E1">
        <w:t xml:space="preserve"> nonlinear</w:t>
      </w:r>
      <w:r w:rsidR="00F728E1" w:rsidRPr="00F728E1">
        <w:t xml:space="preserve"> systems produce wildly unpredictable, divergent, and fractal behavior. </w:t>
      </w:r>
      <w:r w:rsidR="00A8416B">
        <w:t>F</w:t>
      </w:r>
      <w:r w:rsidR="00F728E1" w:rsidRPr="00F728E1">
        <w:t>orecasting such systems’ futures requires an impossible precision of measurement and computation</w:t>
      </w:r>
      <w:r w:rsidR="00A8416B">
        <w:t>. S</w:t>
      </w:r>
      <w:r w:rsidR="00F728E1" w:rsidRPr="00F728E1">
        <w:t xml:space="preserve">ome futures </w:t>
      </w:r>
      <w:r w:rsidR="00A8416B">
        <w:t>may be unknowable</w:t>
      </w:r>
      <w:r w:rsidR="00437B28">
        <w:t>,</w:t>
      </w:r>
      <w:r w:rsidR="00A8416B">
        <w:t xml:space="preserve"> and i</w:t>
      </w:r>
      <w:r w:rsidR="00F728E1" w:rsidRPr="00F728E1">
        <w:t>nterventions into a system may have unpredictable outcomes</w:t>
      </w:r>
      <w:r w:rsidR="00437B28">
        <w:t>,</w:t>
      </w:r>
      <w:r w:rsidR="00F728E1" w:rsidRPr="00F728E1">
        <w:t xml:space="preserve"> even if the intervention is minor</w:t>
      </w:r>
      <w:r w:rsidR="00A8416B">
        <w:t>,</w:t>
      </w:r>
      <w:r w:rsidR="00F728E1" w:rsidRPr="00F728E1">
        <w:t xml:space="preserve"> as effects can compound (or be damped) nonlinearly over time.</w:t>
      </w:r>
      <w:r w:rsidR="00453D34">
        <w:t xml:space="preserve"> </w:t>
      </w:r>
      <w:r w:rsidR="00453D34" w:rsidRPr="00F728E1">
        <w:t>Further</w:t>
      </w:r>
      <w:r w:rsidR="00453D34">
        <w:t>, c</w:t>
      </w:r>
      <w:r w:rsidR="00576A5B">
        <w:t>omplex nonlinear systems can</w:t>
      </w:r>
      <w:r w:rsidR="00576A5B" w:rsidRPr="00576A5B">
        <w:t xml:space="preserve"> self-organize into emergent forms that could not have been predicted simply by </w:t>
      </w:r>
      <w:r w:rsidR="00576A5B">
        <w:t>examining</w:t>
      </w:r>
      <w:r w:rsidR="00576A5B" w:rsidRPr="00576A5B">
        <w:t xml:space="preserve"> the constituent parts. </w:t>
      </w:r>
      <w:r w:rsidR="00453D34">
        <w:t>Such</w:t>
      </w:r>
      <w:r w:rsidR="00576A5B" w:rsidRPr="00576A5B">
        <w:t xml:space="preserve"> systems</w:t>
      </w:r>
      <w:r w:rsidR="00576A5B">
        <w:t xml:space="preserve"> </w:t>
      </w:r>
      <w:r w:rsidR="00576A5B" w:rsidRPr="00576A5B">
        <w:t xml:space="preserve">are unpredictable because of their capacity for novelty </w:t>
      </w:r>
      <w:r w:rsidR="00576A5B" w:rsidRPr="00576A5B">
        <w:lastRenderedPageBreak/>
        <w:t xml:space="preserve">via </w:t>
      </w:r>
      <w:r w:rsidR="00453D34">
        <w:t>these e</w:t>
      </w:r>
      <w:r w:rsidR="00576A5B">
        <w:t>mergent</w:t>
      </w:r>
      <w:r w:rsidR="00576A5B" w:rsidRPr="00576A5B">
        <w:t xml:space="preserve"> </w:t>
      </w:r>
      <w:r w:rsidR="00A8416B">
        <w:t>features</w:t>
      </w:r>
      <w:r w:rsidR="00576A5B" w:rsidRPr="00576A5B">
        <w:t xml:space="preserve"> </w:t>
      </w:r>
      <w:r w:rsidR="00437B28">
        <w:t>that arise from component interactions</w:t>
      </w:r>
      <w:r w:rsidR="007477A2">
        <w:t xml:space="preserv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how the city’s</w:t>
      </w:r>
      <w:r w:rsidR="00576A5B" w:rsidRPr="00576A5B">
        <w:t xml:space="preserve"> physical links organize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576A5B">
        <w:t>. F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576A5B">
        <w:t xml:space="preserve">. </w:t>
      </w:r>
    </w:p>
    <w:p w:rsidR="00BA1DBE" w:rsidRDefault="00576A5B" w:rsidP="00E94CBA">
      <w:pPr>
        <w:spacing w:line="240" w:lineRule="auto"/>
      </w:pPr>
      <w:r>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presents OSMnx, a new tool that easily downloads and analyzes street networks</w:t>
      </w:r>
      <w:r>
        <w:t xml:space="preserve"> and other geospatial data</w:t>
      </w:r>
      <w:r w:rsidRPr="00F728E1">
        <w:t xml:space="preserve"> </w:t>
      </w:r>
      <w:r>
        <w:t xml:space="preserve">from OpenStreetMap </w:t>
      </w:r>
      <w:r w:rsidRPr="00F728E1">
        <w:t>for anywhere in the world. OSMnx contributes five significant capabilities for researchers and practitioners: first, the down</w:t>
      </w:r>
      <w:r w:rsidR="00437B28">
        <w:t>loading of political boundaries,</w:t>
      </w:r>
      <w:r w:rsidRPr="00F728E1">
        <w:t xml:space="preserve"> building footprints</w:t>
      </w:r>
      <w:r w:rsidR="00437B28">
        <w:t>, and elevation data</w:t>
      </w:r>
      <w:r w:rsidRPr="00F728E1">
        <w:t>; second, the tailored and autom</w:t>
      </w:r>
      <w:r w:rsidR="00437B28">
        <w:t>ated downloading and construction</w:t>
      </w:r>
      <w:r w:rsidRPr="00F728E1">
        <w:t xml:space="preserve"> of street network data</w:t>
      </w:r>
      <w:r w:rsidR="00937F13">
        <w:t xml:space="preserve"> </w:t>
      </w:r>
      <w:r w:rsidRPr="00F728E1">
        <w:t>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lastRenderedPageBreak/>
        <w:t xml:space="preserve">This study </w:t>
      </w:r>
      <w:r>
        <w:t>download</w:t>
      </w:r>
      <w:r w:rsidR="00293771">
        <w: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lastRenderedPageBreak/>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DC566A" w:rsidRDefault="00DC566A" w:rsidP="00082C3E">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purpose.</w:t>
      </w:r>
    </w:p>
    <w:p w:rsidR="00CE74F9" w:rsidRDefault="00CE74F9" w:rsidP="00E94CBA">
      <w:pPr>
        <w:spacing w:line="240" w:lineRule="auto"/>
      </w:pP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950D70">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950D70">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950D70">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950D70">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950D70">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950D70">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950D70">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950D70">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950D70">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950D70">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950D70">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950D70">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950D70">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950D70">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950D70">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950D70">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950D70">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950D70">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950D70">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950D70">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950D70">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950D70">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950D70">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950D70">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950D70">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950D70">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950D70">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950D70">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950D70">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950D70">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950D70">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950D70">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950D70">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950D70">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950D70">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950D70">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950D70">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950D70">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950D70">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950D70">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950D70">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950D70">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950D70">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950D70">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950D70">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950D70">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950D70">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950D70">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950D70">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950D70">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950D70">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950D70">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950D70">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950D70">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950D70">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950D70">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950D70">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950D70">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950D70">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950D70">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950D70">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950D70">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950D70">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950D70">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950D70">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950D70">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950D70">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950D70">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950D70">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950D70">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950D70">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950D70">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950D70">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950D70">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950D70">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950D70">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950D70">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950D70">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950D70">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950D70">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950D70">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950D70">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950D70">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950D70">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950D70">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950D70">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950D70">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950D70">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950D70">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950D70">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950D70">
        <w:t>214</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950D70">
          <w:rPr>
            <w:noProof/>
            <w:webHidden/>
          </w:rPr>
          <w:t>20</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950D70">
          <w:rPr>
            <w:noProof/>
            <w:webHidden/>
          </w:rPr>
          <w:t>2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950D70">
          <w:rPr>
            <w:noProof/>
            <w:webHidden/>
          </w:rPr>
          <w:t>23</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950D70">
          <w:rPr>
            <w:noProof/>
            <w:webHidden/>
          </w:rPr>
          <w:t>2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950D70">
          <w:rPr>
            <w:noProof/>
            <w:webHidden/>
          </w:rPr>
          <w:t>2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950D70">
          <w:rPr>
            <w:noProof/>
            <w:webHidden/>
          </w:rPr>
          <w:t>26</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950D70">
          <w:rPr>
            <w:noProof/>
            <w:webHidden/>
          </w:rPr>
          <w:t>28</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950D70">
          <w:rPr>
            <w:noProof/>
            <w:webHidden/>
          </w:rPr>
          <w:t>2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950D70">
          <w:rPr>
            <w:noProof/>
            <w:webHidden/>
          </w:rPr>
          <w:t>31</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950D70">
          <w:rPr>
            <w:noProof/>
            <w:webHidden/>
          </w:rPr>
          <w:t>31</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950D70">
          <w:rPr>
            <w:noProof/>
            <w:webHidden/>
          </w:rPr>
          <w:t>3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950D70">
          <w:rPr>
            <w:noProof/>
            <w:webHidden/>
          </w:rPr>
          <w:t>3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950D70">
          <w:rPr>
            <w:noProof/>
            <w:webHidden/>
          </w:rPr>
          <w:t>3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950D70">
          <w:rPr>
            <w:noProof/>
            <w:webHidden/>
          </w:rPr>
          <w:t>4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950D70">
          <w:rPr>
            <w:noProof/>
            <w:webHidden/>
          </w:rPr>
          <w:t>46</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950D70">
          <w:rPr>
            <w:noProof/>
            <w:webHidden/>
          </w:rPr>
          <w:t>6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950D70">
          <w:rPr>
            <w:noProof/>
            <w:webHidden/>
          </w:rPr>
          <w:t>8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950D70">
          <w:rPr>
            <w:noProof/>
            <w:webHidden/>
          </w:rPr>
          <w:t>91</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The drivable street network for municipal Los Angeles, created by passing the query phrase "Los Angeles, CA, USA"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950D70">
          <w:rPr>
            <w:noProof/>
            <w:webHidden/>
          </w:rPr>
          <w:t>9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950D70">
          <w:rPr>
            <w:noProof/>
            <w:webHidden/>
          </w:rPr>
          <w:t>93</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950D70">
          <w:rPr>
            <w:noProof/>
            <w:webHidden/>
          </w:rPr>
          <w:t>9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950D70">
          <w:rPr>
            <w:noProof/>
            <w:webHidden/>
          </w:rPr>
          <w:t>9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950D70">
          <w:rPr>
            <w:noProof/>
            <w:webHidden/>
          </w:rPr>
          <w:t>100</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950D70">
          <w:rPr>
            <w:noProof/>
            <w:webHidden/>
          </w:rPr>
          <w:t>101</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950D70">
          <w:rPr>
            <w:noProof/>
            <w:webHidden/>
          </w:rPr>
          <w:t>10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950D70">
          <w:rPr>
            <w:noProof/>
            <w:webHidden/>
          </w:rPr>
          <w:t>10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950D70">
          <w:rPr>
            <w:noProof/>
            <w:webHidden/>
          </w:rPr>
          <w:t>10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950D70">
          <w:rPr>
            <w:noProof/>
            <w:webHidden/>
          </w:rPr>
          <w:t>11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950D70">
          <w:rPr>
            <w:noProof/>
            <w:webHidden/>
          </w:rPr>
          <w:t>116</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2C6C62" w:rsidRPr="00915498">
          <w:rPr>
            <w:rStyle w:val="Hyperlink"/>
            <w:noProof/>
          </w:rPr>
          <w:t>Three half-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950D70">
          <w:rPr>
            <w:noProof/>
            <w:webHidden/>
          </w:rPr>
          <w:t>11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950D70">
          <w:rPr>
            <w:noProof/>
            <w:webHidden/>
          </w:rPr>
          <w:t>126</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950D70">
          <w:rPr>
            <w:noProof/>
            <w:webHidden/>
          </w:rPr>
          <w:t>12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950D70">
          <w:rPr>
            <w:noProof/>
            <w:webHidden/>
          </w:rPr>
          <w:t>128</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950D70">
          <w:rPr>
            <w:noProof/>
            <w:webHidden/>
          </w:rPr>
          <w:t>12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950D70">
          <w:rPr>
            <w:noProof/>
            <w:webHidden/>
          </w:rPr>
          <w:t>133</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950D70">
          <w:rPr>
            <w:noProof/>
            <w:webHidden/>
          </w:rPr>
          <w:t>133</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950D70">
          <w:rPr>
            <w:noProof/>
            <w:webHidden/>
          </w:rPr>
          <w:t>13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950D70">
          <w:rPr>
            <w:noProof/>
            <w:webHidden/>
          </w:rPr>
          <w:t>13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950D70">
          <w:rPr>
            <w:noProof/>
            <w:webHidden/>
          </w:rPr>
          <w:t>13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950D70">
          <w:rPr>
            <w:noProof/>
            <w:webHidden/>
          </w:rPr>
          <w:t>140</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950D70">
          <w:rPr>
            <w:noProof/>
            <w:webHidden/>
          </w:rPr>
          <w:t>14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950D70">
          <w:rPr>
            <w:noProof/>
            <w:webHidden/>
          </w:rPr>
          <w:t>144</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950D70">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950D70">
          <w:rPr>
            <w:noProof/>
            <w:webHidden/>
          </w:rPr>
          <w:t>1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950D70">
          <w:rPr>
            <w:noProof/>
            <w:webHidden/>
          </w:rPr>
          <w:t>7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950D70">
          <w:rPr>
            <w:noProof/>
            <w:webHidden/>
          </w:rPr>
          <w:t>99</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950D70">
          <w:rPr>
            <w:noProof/>
            <w:webHidden/>
          </w:rPr>
          <w:t>106</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950D70">
          <w:rPr>
            <w:noProof/>
            <w:webHidden/>
          </w:rPr>
          <w:t>11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950D70">
          <w:rPr>
            <w:noProof/>
            <w:webHidden/>
          </w:rPr>
          <w:t>125</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950D70">
          <w:rPr>
            <w:noProof/>
            <w:webHidden/>
          </w:rPr>
          <w:t>130</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950D70">
          <w:rPr>
            <w:noProof/>
            <w:webHidden/>
          </w:rPr>
          <w:t>132</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950D70">
          <w:rPr>
            <w:noProof/>
            <w:webHidden/>
          </w:rPr>
          <w:t>137</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950D70">
          <w:rPr>
            <w:noProof/>
            <w:webHidden/>
          </w:rPr>
          <w:t>138</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950D70">
          <w:rPr>
            <w:noProof/>
            <w:webHidden/>
          </w:rPr>
          <w:t>143</w:t>
        </w:r>
        <w:r w:rsidR="002C6C62">
          <w:rPr>
            <w:noProof/>
            <w:webHidden/>
          </w:rPr>
          <w:fldChar w:fldCharType="end"/>
        </w:r>
      </w:hyperlink>
    </w:p>
    <w:p w:rsidR="002C6C62" w:rsidRDefault="002A24BB"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950D70">
          <w:rPr>
            <w:noProof/>
            <w:webHidden/>
          </w:rPr>
          <w:t>148</w:t>
        </w:r>
        <w:r w:rsidR="002C6C62">
          <w:rPr>
            <w:noProof/>
            <w:webHidden/>
          </w:rPr>
          <w:fldChar w:fldCharType="end"/>
        </w:r>
      </w:hyperlink>
    </w:p>
    <w:p w:rsidR="001C3736" w:rsidRDefault="00BF04A9" w:rsidP="00993C44">
      <w:r w:rsidRPr="0049727F">
        <w:lastRenderedPageBreak/>
        <w:fldChar w:fldCharType="end"/>
      </w:r>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The only thing harder than read</w:t>
      </w:r>
      <w:r w:rsidR="00C77F85">
        <w:t>ing</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urban form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 xml:space="preserve">Dan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PhD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B96969">
        <w:t xml:space="preserve"> – 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in San Diego</w:t>
      </w:r>
      <w:r w:rsidR="008E7BF3">
        <w:t>,</w:t>
      </w:r>
      <w:r w:rsidR="00C77F85">
        <w:t xml:space="preserve">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D67CD5">
        <w:t xml:space="preserve"> –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if not for the trajectory you placed me on in childhood. Tracy – no one could ask for a more patient or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8" w:name="_Toc475721716"/>
    </w:p>
    <w:p w:rsidR="00433DC8" w:rsidRPr="00263177" w:rsidRDefault="00433DC8" w:rsidP="002B01B4">
      <w:pPr>
        <w:pStyle w:val="Heading1"/>
      </w:pPr>
      <w:bookmarkStart w:id="9" w:name="_Toc479517005"/>
      <w:r w:rsidRPr="00263177">
        <w:t>Introduction</w:t>
      </w:r>
      <w:bookmarkEnd w:id="8"/>
      <w:bookmarkEnd w:id="9"/>
    </w:p>
    <w:p w:rsidR="004B49D7" w:rsidRPr="0049727F" w:rsidRDefault="004B49D7" w:rsidP="00925674">
      <w:r w:rsidRPr="0049727F">
        <w:br w:type="page"/>
      </w:r>
    </w:p>
    <w:p w:rsidR="00404674" w:rsidRPr="00796D66" w:rsidRDefault="00404674" w:rsidP="0077058A">
      <w:pPr>
        <w:pStyle w:val="Heading2"/>
      </w:pPr>
      <w:bookmarkStart w:id="10" w:name="_Toc475721717"/>
      <w:bookmarkStart w:id="11" w:name="_Toc479517006"/>
      <w:r w:rsidRPr="00796D66">
        <w:lastRenderedPageBreak/>
        <w:t>Abstract</w:t>
      </w:r>
      <w:bookmarkEnd w:id="10"/>
      <w:bookmarkEnd w:id="11"/>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2" w:name="_Toc479517007"/>
      <w:r>
        <w:t>Introduction</w:t>
      </w:r>
      <w:bookmarkEnd w:id="12"/>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3" w:name="_Toc479517008"/>
      <w:r>
        <w:t>Context of the Study</w:t>
      </w:r>
      <w:bookmarkEnd w:id="13"/>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4" w:name="_Toc475721719"/>
      <w:bookmarkStart w:id="15" w:name="_Toc479517009"/>
      <w:r w:rsidRPr="0049727F">
        <w:t>Motivation</w:t>
      </w:r>
      <w:bookmarkEnd w:id="14"/>
      <w:bookmarkEnd w:id="15"/>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DF2BC2" w:rsidRPr="002817F0" w:rsidRDefault="00DF2BC2" w:rsidP="0077058A">
      <w:pPr>
        <w:pStyle w:val="Heading2"/>
      </w:pPr>
      <w:bookmarkStart w:id="16" w:name="_Toc475721720"/>
      <w:bookmarkStart w:id="17" w:name="_Toc479517010"/>
      <w:r w:rsidRPr="002817F0">
        <w:t>Organization and Contribution by Chapter</w:t>
      </w:r>
      <w:bookmarkEnd w:id="16"/>
      <w:bookmarkEnd w:id="17"/>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8" w:name="_Toc475721721"/>
      <w:bookmarkStart w:id="19" w:name="_Toc479517011"/>
      <w:r w:rsidRPr="00263177">
        <w:t>Chapter 1</w:t>
      </w:r>
      <w:r w:rsidR="00B439D2" w:rsidRPr="00263177">
        <w:t xml:space="preserve"> – </w:t>
      </w:r>
      <w:r w:rsidR="00750CE0" w:rsidRPr="00263177">
        <w:t>Introduction</w:t>
      </w:r>
      <w:bookmarkEnd w:id="18"/>
      <w:bookmarkEnd w:id="19"/>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0" w:name="_Toc475721722"/>
      <w:bookmarkStart w:id="21" w:name="_Toc479517012"/>
      <w:r w:rsidRPr="0077058A">
        <w:t>Chapter 2</w:t>
      </w:r>
      <w:r w:rsidR="00B439D2" w:rsidRPr="0077058A">
        <w:t xml:space="preserve"> – </w:t>
      </w:r>
      <w:r w:rsidRPr="0077058A">
        <w:t>Foundations of the Nonlinear Paradigm</w:t>
      </w:r>
      <w:bookmarkEnd w:id="20"/>
      <w:bookmarkEnd w:id="21"/>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2" w:name="_Toc475721723"/>
      <w:bookmarkStart w:id="23" w:name="_Toc479517013"/>
      <w:r w:rsidRPr="0049727F">
        <w:t>Chapter 3</w:t>
      </w:r>
      <w:r w:rsidR="00B439D2">
        <w:t xml:space="preserve"> – </w:t>
      </w:r>
      <w:r w:rsidR="00DF2BC2" w:rsidRPr="0049727F">
        <w:t>Complexity and Cities</w:t>
      </w:r>
      <w:bookmarkEnd w:id="22"/>
      <w:bookmarkEnd w:id="23"/>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4" w:name="_Toc475721724"/>
      <w:bookmarkStart w:id="25"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4"/>
      <w:bookmarkEnd w:id="25"/>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6" w:name="_Toc475721725"/>
      <w:bookmarkStart w:id="27" w:name="_Toc479517015"/>
      <w:r w:rsidRPr="0049727F">
        <w:t>Chapter 5</w:t>
      </w:r>
      <w:r w:rsidR="00B439D2">
        <w:t xml:space="preserve"> – </w:t>
      </w:r>
      <w:r w:rsidR="00DF2BC2" w:rsidRPr="0049727F">
        <w:t>Acquiring, Analyzing, and Visualizing Street Networks</w:t>
      </w:r>
      <w:bookmarkEnd w:id="26"/>
      <w:bookmarkEnd w:id="27"/>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8" w:name="_Toc475721726"/>
      <w:bookmarkStart w:id="29" w:name="_Toc479517016"/>
      <w:r w:rsidRPr="0049727F">
        <w:t>Chapter 6</w:t>
      </w:r>
      <w:r w:rsidR="00B439D2">
        <w:t xml:space="preserve"> – </w:t>
      </w:r>
      <w:r w:rsidRPr="0049727F">
        <w:t>Case Study: Portland</w:t>
      </w:r>
      <w:bookmarkEnd w:id="28"/>
      <w:r w:rsidR="00A96452">
        <w:t>, Oregon</w:t>
      </w:r>
      <w:bookmarkEnd w:id="29"/>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0" w:name="_Toc475721727"/>
      <w:bookmarkStart w:id="31"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9</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purpose</w:t>
      </w:r>
      <w:r w:rsidR="005A751A">
        <w:t xml:space="preserve"> (see Appendix)</w:t>
      </w:r>
      <w:r>
        <w:t>.</w:t>
      </w:r>
    </w:p>
    <w:p w:rsidR="00DF2BC2" w:rsidRPr="0049727F" w:rsidRDefault="007A3250" w:rsidP="0077058A">
      <w:pPr>
        <w:pStyle w:val="Heading3"/>
      </w:pPr>
      <w:bookmarkStart w:id="32" w:name="_Toc475721728"/>
      <w:bookmarkStart w:id="33" w:name="_Toc479517018"/>
      <w:r w:rsidRPr="0049727F">
        <w:lastRenderedPageBreak/>
        <w:t>Chapter 8</w:t>
      </w:r>
      <w:r w:rsidR="00B439D2">
        <w:t xml:space="preserve"> – </w:t>
      </w:r>
      <w:r w:rsidR="00DF2BC2" w:rsidRPr="0049727F">
        <w:t>Conclusion</w:t>
      </w:r>
      <w:bookmarkEnd w:id="32"/>
      <w:bookmarkEnd w:id="33"/>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4" w:name="_Toc475721729"/>
      <w:bookmarkStart w:id="35" w:name="_Toc479517019"/>
      <w:r w:rsidRPr="0049727F">
        <w:t>Foundations</w:t>
      </w:r>
      <w:r w:rsidR="009110E0" w:rsidRPr="0049727F">
        <w:t xml:space="preserve"> of the Nonlinear Paradigm</w:t>
      </w:r>
      <w:bookmarkEnd w:id="34"/>
      <w:bookmarkEnd w:id="35"/>
    </w:p>
    <w:p w:rsidR="005A238D" w:rsidRPr="0049727F" w:rsidRDefault="005A238D" w:rsidP="004A4DE6">
      <w:r w:rsidRPr="0049727F">
        <w:br w:type="page"/>
      </w:r>
    </w:p>
    <w:p w:rsidR="009110E0" w:rsidRPr="00263177" w:rsidRDefault="009110E0" w:rsidP="0077058A">
      <w:pPr>
        <w:pStyle w:val="Heading2"/>
      </w:pPr>
      <w:bookmarkStart w:id="36" w:name="_Toc475721730"/>
      <w:bookmarkStart w:id="37" w:name="_Toc479517020"/>
      <w:r w:rsidRPr="00263177">
        <w:lastRenderedPageBreak/>
        <w:t>Abstract</w:t>
      </w:r>
      <w:bookmarkEnd w:id="36"/>
      <w:bookmarkEnd w:id="37"/>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8" w:name="_Toc475721731"/>
      <w:bookmarkStart w:id="39" w:name="_Toc479517021"/>
      <w:r w:rsidRPr="0049727F">
        <w:t>Introduction</w:t>
      </w:r>
      <w:bookmarkEnd w:id="38"/>
      <w:bookmarkEnd w:id="39"/>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0" w:name="_Toc475721732"/>
      <w:bookmarkStart w:id="41" w:name="_Toc479517022"/>
      <w:r w:rsidRPr="0049727F">
        <w:t>Background and Model</w:t>
      </w:r>
      <w:bookmarkEnd w:id="40"/>
      <w:bookmarkEnd w:id="41"/>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2" w:name="_Toc479517135"/>
      <w:r w:rsidRPr="0049727F">
        <w:t xml:space="preserve">Tabl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Table \* ARABIC \s 1 </w:instrText>
      </w:r>
      <w:r w:rsidR="002A24BB">
        <w:fldChar w:fldCharType="separate"/>
      </w:r>
      <w:r w:rsidR="00950D70">
        <w:rPr>
          <w:noProof/>
        </w:rPr>
        <w:t>1</w:t>
      </w:r>
      <w:r w:rsidR="002A24BB">
        <w:rPr>
          <w:noProof/>
        </w:rPr>
        <w:fldChar w:fldCharType="end"/>
      </w:r>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2"/>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3" w:name="_Toc479517092"/>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w:t>
      </w:r>
      <w:r w:rsidR="002A24BB">
        <w:rPr>
          <w:noProof/>
        </w:rPr>
        <w:fldChar w:fldCharType="end"/>
      </w:r>
      <w:r>
        <w:t>.</w:t>
      </w:r>
      <w:r w:rsidRPr="0049727F">
        <w:t xml:space="preserve"> Time series graph of the logistic map with 7 growth rate parameter values over 20 generations.</w:t>
      </w:r>
      <w:bookmarkEnd w:id="43"/>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4" w:name="_Toc475721733"/>
      <w:bookmarkStart w:id="45" w:name="_Toc479517023"/>
      <w:r w:rsidRPr="0049727F">
        <w:t xml:space="preserve">System </w:t>
      </w:r>
      <w:r w:rsidR="009110E0" w:rsidRPr="0049727F">
        <w:t>Bifurcations</w:t>
      </w:r>
      <w:bookmarkEnd w:id="44"/>
      <w:bookmarkEnd w:id="45"/>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6" w:name="_Toc479517093"/>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2</w:t>
      </w:r>
      <w:r w:rsidR="002A24BB">
        <w:rPr>
          <w:noProof/>
        </w:rPr>
        <w:fldChar w:fldCharType="end"/>
      </w:r>
      <w:r>
        <w:t>.</w:t>
      </w:r>
      <w:r w:rsidRPr="0049727F">
        <w:t xml:space="preserve"> Bifurcation diagram of 100 generations of the logistic map for 1,000 growth rate parameter values between 0 and 4. The vertical slice above each growth rate depicts the system’s attractor at that rate.</w:t>
      </w:r>
      <w:bookmarkEnd w:id="46"/>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7" w:name="_Toc479517094"/>
      <w:r w:rsidRPr="0049727F">
        <w:t xml:space="preserve">Figure </w:t>
      </w:r>
      <w:r w:rsidR="002A24BB">
        <w:fldChar w:fldCharType="begin"/>
      </w:r>
      <w:r w:rsidR="002A24BB">
        <w:instrText xml:space="preserve"> STYLEREF 1 </w:instrText>
      </w:r>
      <w:r w:rsidR="002A24BB">
        <w:instrText xml:space="preserve">\s </w:instrText>
      </w:r>
      <w:r w:rsidR="002A24BB">
        <w:fldChar w:fldCharType="separate"/>
      </w:r>
      <w:r w:rsidR="00950D70">
        <w:rPr>
          <w:noProof/>
        </w:rPr>
        <w:t>2</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3</w:t>
      </w:r>
      <w:r w:rsidR="002A24BB">
        <w:rPr>
          <w:noProof/>
        </w:rPr>
        <w:fldChar w:fldCharType="end"/>
      </w:r>
      <w:r>
        <w:t>.</w:t>
      </w:r>
      <w:r w:rsidRPr="0049727F">
        <w:t xml:space="preserve"> Bifurcation diagram of 100 generations of the logistic map for 1,000 growth rate parameter values between 2.8 and 4. The vertical slice above each growth rate depicts the system’s attractor at that rate.</w:t>
      </w:r>
      <w:bookmarkEnd w:id="47"/>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8" w:name="_Toc479517095"/>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4</w:t>
      </w:r>
      <w:r w:rsidR="002A24BB">
        <w:rPr>
          <w:noProof/>
        </w:rPr>
        <w:fldChar w:fldCharType="end"/>
      </w:r>
      <w:r>
        <w:t>.</w:t>
      </w:r>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77058A">
      <w:pPr>
        <w:pStyle w:val="Heading2"/>
      </w:pPr>
      <w:bookmarkStart w:id="49" w:name="_Toc475721734"/>
      <w:bookmarkStart w:id="50" w:name="_Toc479517024"/>
      <w:r w:rsidRPr="0049727F">
        <w:lastRenderedPageBreak/>
        <w:t>Fractals and Strange Attractors</w:t>
      </w:r>
      <w:bookmarkEnd w:id="49"/>
      <w:bookmarkEnd w:id="50"/>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1" w:name="_Toc479517096"/>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w:instrText>
      </w:r>
      <w:r w:rsidR="002A24BB">
        <w:instrText xml:space="preserve">* ARABIC \s 1 </w:instrText>
      </w:r>
      <w:r w:rsidR="002A24BB">
        <w:fldChar w:fldCharType="separate"/>
      </w:r>
      <w:r w:rsidR="00950D70">
        <w:rPr>
          <w:noProof/>
        </w:rPr>
        <w:t>5</w:t>
      </w:r>
      <w:r w:rsidR="002A24BB">
        <w:rPr>
          <w:noProof/>
        </w:rPr>
        <w:fldChar w:fldCharType="end"/>
      </w:r>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1"/>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2" w:name="_Toc479517097"/>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6</w:t>
      </w:r>
      <w:r w:rsidR="002A24BB">
        <w:rPr>
          <w:noProof/>
        </w:rPr>
        <w:fldChar w:fldCharType="end"/>
      </w:r>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3" w:name="_Toc479517098"/>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7</w:t>
      </w:r>
      <w:r w:rsidR="002A24BB">
        <w:rPr>
          <w:noProof/>
        </w:rPr>
        <w:fldChar w:fldCharType="end"/>
      </w:r>
      <w:r w:rsidRPr="0049727F">
        <w:t>. Cropped phase diagrams of the logistic map over 200 generations for (A) a growth rate parameter value of 3.9 and (B) 50 growth rate parameter values between 3.6 and 4 (the chaotic regime), each with its own colored line.</w:t>
      </w:r>
      <w:bookmarkEnd w:id="53"/>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4" w:name="_Toc479517099"/>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8</w:t>
      </w:r>
      <w:r w:rsidR="002A24BB">
        <w:rPr>
          <w:noProof/>
        </w:rPr>
        <w:fldChar w:fldCharType="end"/>
      </w:r>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4"/>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5" w:name="_Toc475721735"/>
      <w:bookmarkStart w:id="56" w:name="_Toc479517025"/>
      <w:r w:rsidRPr="00D265F3">
        <w:t>Determinism</w:t>
      </w:r>
      <w:r w:rsidR="009110E0" w:rsidRPr="00D265F3">
        <w:t xml:space="preserve"> and Randomness</w:t>
      </w:r>
      <w:bookmarkEnd w:id="55"/>
      <w:bookmarkEnd w:id="56"/>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7" w:name="_Toc479517100"/>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9</w:t>
      </w:r>
      <w:r w:rsidR="002A24BB">
        <w:rPr>
          <w:noProof/>
        </w:rPr>
        <w:fldChar w:fldCharType="end"/>
      </w:r>
      <w:r w:rsidR="00CA71E0">
        <w:t>.</w:t>
      </w:r>
      <w:r w:rsidRPr="0049727F">
        <w:t xml:space="preserve"> Plot of two time series, one deterministic/chaotic from the logistic map (blue), and one random (red).</w:t>
      </w:r>
      <w:bookmarkEnd w:id="57"/>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8" w:name="_Toc479517101"/>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10</w:t>
      </w:r>
      <w:r w:rsidR="002A24BB">
        <w:rPr>
          <w:noProof/>
        </w:rPr>
        <w:fldChar w:fldCharType="end"/>
      </w:r>
      <w:r w:rsidR="00CA71E0">
        <w:t>.</w:t>
      </w:r>
      <w:r w:rsidRPr="0049727F">
        <w:t xml:space="preserve"> Phase diagrams of the time series in Figure </w:t>
      </w:r>
      <w:r w:rsidR="00A871E1" w:rsidRPr="0049727F">
        <w:t>2.</w:t>
      </w:r>
      <w:r w:rsidRPr="0049727F">
        <w:t>9. 10B is a three-dimensional state space version of the two-dimensional 10A.</w:t>
      </w:r>
      <w:bookmarkEnd w:id="58"/>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59" w:name="_Toc479517102"/>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1</w:t>
      </w:r>
      <w:r w:rsidR="002A24BB">
        <w:rPr>
          <w:noProof/>
        </w:rPr>
        <w:fldChar w:fldCharType="end"/>
      </w:r>
      <w:r>
        <w:t>.</w:t>
      </w:r>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77058A">
      <w:pPr>
        <w:pStyle w:val="Heading2"/>
      </w:pPr>
      <w:bookmarkStart w:id="60" w:name="_Toc475721736"/>
      <w:bookmarkStart w:id="61" w:name="_Toc479517026"/>
      <w:r w:rsidRPr="0049727F">
        <w:t xml:space="preserve">The </w:t>
      </w:r>
      <w:bookmarkEnd w:id="60"/>
      <w:r w:rsidR="0095455C">
        <w:t>Limits of Prediction</w:t>
      </w:r>
      <w:bookmarkEnd w:id="61"/>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2" w:name="_Toc479517103"/>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2</w:t>
      </w:r>
      <w:r w:rsidR="002A24BB">
        <w:rPr>
          <w:noProof/>
        </w:rPr>
        <w:fldChar w:fldCharType="end"/>
      </w:r>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2"/>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3" w:name="_Toc479517104"/>
      <w:r w:rsidRPr="0049727F">
        <w:t xml:space="preserve">Figure </w:t>
      </w:r>
      <w:r w:rsidR="002A24BB">
        <w:fldChar w:fldCharType="begin"/>
      </w:r>
      <w:r w:rsidR="002A24BB">
        <w:instrText xml:space="preserve"> STYLEREF 1 \s </w:instrText>
      </w:r>
      <w:r w:rsidR="002A24BB">
        <w:fldChar w:fldCharType="separate"/>
      </w:r>
      <w:r w:rsidR="00950D70">
        <w:rPr>
          <w:noProof/>
        </w:rPr>
        <w:t>2</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3</w:t>
      </w:r>
      <w:r w:rsidR="002A24BB">
        <w:rPr>
          <w:noProof/>
        </w:rPr>
        <w:fldChar w:fldCharType="end"/>
      </w:r>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3"/>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4" w:name="_Toc475721737"/>
      <w:bookmarkStart w:id="65" w:name="_Toc479517027"/>
      <w:r w:rsidRPr="0049727F">
        <w:t>Discussion</w:t>
      </w:r>
      <w:bookmarkEnd w:id="64"/>
      <w:bookmarkEnd w:id="65"/>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E279E2">
      <w:pPr>
        <w:ind w:left="360"/>
        <w:jc w:val="left"/>
      </w:pPr>
      <w:r w:rsidRPr="0049727F">
        <w:t xml:space="preserve">Figure 2.2: </w:t>
      </w:r>
      <w:r w:rsidRPr="00E279E2">
        <w:rPr>
          <w:rStyle w:val="PythonCodeChar"/>
          <w:rFonts w:eastAsiaTheme="minorHAnsi"/>
          <w:sz w:val="18"/>
        </w:rPr>
        <w:t>bifurcation_plot(simulate(num_rates=1000))</w:t>
      </w:r>
      <w:r w:rsidRPr="0049727F">
        <w:t xml:space="preserve"> </w:t>
      </w:r>
    </w:p>
    <w:p w:rsidR="007D2E57" w:rsidRPr="0049727F" w:rsidRDefault="007D2E57" w:rsidP="00E279E2">
      <w:pPr>
        <w:ind w:left="360"/>
        <w:jc w:val="left"/>
      </w:pPr>
      <w:r w:rsidRPr="0049727F">
        <w:t xml:space="preserve">Figure 2.4: </w:t>
      </w:r>
      <w:r w:rsidRPr="00E279E2">
        <w:rPr>
          <w:rStyle w:val="PythonCodeChar"/>
          <w:rFonts w:eastAsiaTheme="minorHAnsi"/>
          <w:sz w:val="18"/>
        </w:rPr>
        <w:t>bifurcation_plot(simulate(min=3.7, max=3.9, num_rates=1000))</w:t>
      </w:r>
      <w:r w:rsidRPr="0049727F">
        <w:t xml:space="preserve"> </w:t>
      </w:r>
    </w:p>
    <w:p w:rsidR="007D2E57" w:rsidRPr="0049727F" w:rsidRDefault="007D2E57" w:rsidP="00E279E2">
      <w:pPr>
        <w:ind w:left="360"/>
        <w:jc w:val="left"/>
      </w:pPr>
      <w:r w:rsidRPr="0049727F">
        <w:t xml:space="preserve">Figure 2.6d: </w:t>
      </w:r>
      <w:r w:rsidRPr="00E279E2">
        <w:rPr>
          <w:rStyle w:val="PythonCodeChar"/>
          <w:rFonts w:eastAsiaTheme="minorHAnsi"/>
          <w:sz w:val="18"/>
        </w:rPr>
        <w:t>phase_diagram(simulate(num_gens=100, min=3.57))</w:t>
      </w:r>
    </w:p>
    <w:p w:rsidR="007D2E57" w:rsidRPr="0049727F" w:rsidRDefault="007D2E57" w:rsidP="00E279E2">
      <w:pPr>
        <w:ind w:left="360"/>
        <w:jc w:val="left"/>
      </w:pPr>
      <w:r w:rsidRPr="0049727F">
        <w:t xml:space="preserve">Figure 2.8d: </w:t>
      </w:r>
      <w:r w:rsidRPr="00E279E2">
        <w:rPr>
          <w:rStyle w:val="PythonCodeChar"/>
          <w:rFonts w:eastAsiaTheme="minorHAnsi"/>
          <w:sz w:val="18"/>
        </w:rPr>
        <w:t>cobweb_plot(r=3.9, x0=0.5)</w:t>
      </w:r>
    </w:p>
    <w:p w:rsidR="007D2E57" w:rsidRPr="0049727F" w:rsidRDefault="007D2E57" w:rsidP="00E279E2">
      <w:pPr>
        <w:ind w:left="360"/>
        <w:jc w:val="left"/>
      </w:pPr>
      <w:r w:rsidRPr="0049727F">
        <w:t xml:space="preserve">Figure 2.11: </w:t>
      </w:r>
      <w:r w:rsidRPr="00E279E2">
        <w:rPr>
          <w:rStyle w:val="PythonCodeChar"/>
          <w:rFonts w:eastAsiaTheme="minorHAnsi"/>
          <w:sz w:val="18"/>
        </w:rPr>
        <w:t>phase_diagram_3d(simulate(num_gens=4000, min=3.6, num_rates=50)</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6" w:name="_Toc475721739"/>
      <w:bookmarkStart w:id="67" w:name="_Toc479517028"/>
      <w:r w:rsidRPr="0049727F">
        <w:t>Complexity and Cities</w:t>
      </w:r>
      <w:bookmarkEnd w:id="66"/>
      <w:bookmarkEnd w:id="67"/>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8" w:name="_Toc475721740"/>
      <w:bookmarkStart w:id="69" w:name="_Toc479517029"/>
      <w:r w:rsidRPr="0049727F">
        <w:lastRenderedPageBreak/>
        <w:t>Abstract</w:t>
      </w:r>
      <w:bookmarkEnd w:id="68"/>
      <w:bookmarkEnd w:id="69"/>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0" w:name="_Toc475721741"/>
      <w:bookmarkStart w:id="71" w:name="_Toc479517030"/>
      <w:r w:rsidRPr="0049727F">
        <w:t>Introduction</w:t>
      </w:r>
      <w:bookmarkEnd w:id="70"/>
      <w:bookmarkEnd w:id="71"/>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2" w:name="_Toc475721742"/>
      <w:bookmarkStart w:id="73" w:name="_Toc479517031"/>
      <w:r w:rsidRPr="0049727F">
        <w:t>Systems and Dynamics</w:t>
      </w:r>
      <w:bookmarkEnd w:id="72"/>
      <w:bookmarkEnd w:id="73"/>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DA3A42" w:rsidRPr="0049727F">
        <w:t xml:space="preserve"> subcomponents </w:t>
      </w:r>
      <w:r w:rsidR="00C43023">
        <w:t xml:space="preserve">(Simon 1962) </w:t>
      </w:r>
      <w:r w:rsidR="00DA3A42" w:rsidRPr="0049727F">
        <w:t xml:space="preserve">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4" w:name="_Toc479517105"/>
      <w:r w:rsidRPr="0049727F">
        <w:t xml:space="preserve">Figure </w:t>
      </w:r>
      <w:r w:rsidR="002A24BB">
        <w:fldChar w:fldCharType="begin"/>
      </w:r>
      <w:r w:rsidR="002A24BB">
        <w:instrText xml:space="preserve"> STYLEREF 1 \s </w:instrText>
      </w:r>
      <w:r w:rsidR="002A24BB">
        <w:fldChar w:fldCharType="separate"/>
      </w:r>
      <w:r w:rsidR="00950D70">
        <w:rPr>
          <w:noProof/>
        </w:rPr>
        <w:t>3</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1</w:t>
      </w:r>
      <w:r w:rsidR="002A24BB">
        <w:rPr>
          <w:noProof/>
        </w:rPr>
        <w:fldChar w:fldCharType="end"/>
      </w:r>
      <w:r w:rsidR="00CA71E0">
        <w:t>.</w:t>
      </w:r>
      <w:r w:rsidRPr="0049727F">
        <w:t xml:space="preserve"> An example phase space diagram of the evolution of the Lorenz system over time.</w:t>
      </w:r>
      <w:bookmarkEnd w:id="74"/>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5" w:name="_Toc475721743"/>
      <w:bookmarkStart w:id="76" w:name="_Toc479517032"/>
      <w:r w:rsidRPr="0049727F">
        <w:t xml:space="preserve">Types and </w:t>
      </w:r>
      <w:r w:rsidR="00DA3A42" w:rsidRPr="0049727F">
        <w:t>Measures of Complexity</w:t>
      </w:r>
      <w:bookmarkEnd w:id="75"/>
      <w:bookmarkEnd w:id="76"/>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7" w:name="_Toc475721744"/>
      <w:bookmarkStart w:id="78" w:name="_Toc479517033"/>
      <w:r w:rsidRPr="0049727F">
        <w:t>Equilibrium and Stability</w:t>
      </w:r>
      <w:bookmarkEnd w:id="77"/>
      <w:bookmarkEnd w:id="78"/>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B36727">
        <w:t xml:space="preserve">Dyson 1962;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79" w:name="_Toc479517106"/>
      <w:r>
        <w:t xml:space="preserve">Figure </w:t>
      </w:r>
      <w:r w:rsidR="002A24BB">
        <w:fldChar w:fldCharType="begin"/>
      </w:r>
      <w:r w:rsidR="002A24BB">
        <w:instrText xml:space="preserve"> STYLEREF 1 \s </w:instrText>
      </w:r>
      <w:r w:rsidR="002A24BB">
        <w:fldChar w:fldCharType="separate"/>
      </w:r>
      <w:r w:rsidR="00950D70">
        <w:rPr>
          <w:noProof/>
        </w:rPr>
        <w:t>3</w:t>
      </w:r>
      <w:r w:rsidR="002A24BB">
        <w:rPr>
          <w:noProof/>
        </w:rPr>
        <w:fldChar w:fldCharType="end"/>
      </w:r>
      <w:r>
        <w:t>.</w:t>
      </w:r>
      <w:r w:rsidR="002A24BB">
        <w:fldChar w:fldCharType="begin"/>
      </w:r>
      <w:r w:rsidR="002A24BB">
        <w:instrText xml:space="preserve"> SEQ Figure \* A</w:instrText>
      </w:r>
      <w:r w:rsidR="002A24BB">
        <w:instrText xml:space="preserve">RABIC \s 1 </w:instrText>
      </w:r>
      <w:r w:rsidR="002A24BB">
        <w:fldChar w:fldCharType="separate"/>
      </w:r>
      <w:r w:rsidR="00950D70">
        <w:rPr>
          <w:noProof/>
        </w:rPr>
        <w:t>2</w:t>
      </w:r>
      <w:r w:rsidR="002A24BB">
        <w:rPr>
          <w:noProof/>
        </w:rPr>
        <w:fldChar w:fldCharType="end"/>
      </w:r>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79"/>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0" w:name="_Toc475721745"/>
      <w:bookmarkStart w:id="81" w:name="_Toc479517034"/>
      <w:r w:rsidRPr="008211A6">
        <w:t>Emergence, Self-Organization, and Resilience</w:t>
      </w:r>
      <w:bookmarkEnd w:id="80"/>
      <w:bookmarkEnd w:id="81"/>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2" w:name="_Toc475721746"/>
      <w:bookmarkStart w:id="83" w:name="_Toc479517035"/>
      <w:r w:rsidRPr="0049727F">
        <w:t>Networks</w:t>
      </w:r>
      <w:bookmarkEnd w:id="82"/>
      <w:bookmarkEnd w:id="83"/>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4" w:name="_Toc479517036"/>
      <w:r>
        <w:t>Discussion</w:t>
      </w:r>
      <w:bookmarkEnd w:id="84"/>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5" w:name="_Toc475721748"/>
      <w:bookmarkStart w:id="86" w:name="_Toc479517037"/>
      <w:r w:rsidRPr="008211A6">
        <w:t xml:space="preserve">Measuring the Complexity of Urban </w:t>
      </w:r>
      <w:r w:rsidR="00365A26" w:rsidRPr="008211A6">
        <w:t xml:space="preserve">Form and </w:t>
      </w:r>
      <w:r w:rsidRPr="008211A6">
        <w:t>Design</w:t>
      </w:r>
      <w:bookmarkEnd w:id="85"/>
      <w:bookmarkEnd w:id="86"/>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7" w:name="_Toc475721749"/>
      <w:bookmarkStart w:id="88" w:name="_Toc479517038"/>
      <w:r w:rsidRPr="00C76BEA">
        <w:lastRenderedPageBreak/>
        <w:t>Abstract</w:t>
      </w:r>
      <w:bookmarkEnd w:id="87"/>
      <w:bookmarkEnd w:id="88"/>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89" w:name="_Toc475721750"/>
      <w:bookmarkStart w:id="90" w:name="_Toc479517039"/>
      <w:r w:rsidRPr="0049727F">
        <w:t>Introduction</w:t>
      </w:r>
      <w:bookmarkEnd w:id="89"/>
      <w:bookmarkEnd w:id="90"/>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1" w:name="_Toc475721751"/>
      <w:bookmarkStart w:id="92" w:name="_Toc479517040"/>
      <w:r w:rsidRPr="0049727F">
        <w:t xml:space="preserve">Background: </w:t>
      </w:r>
      <w:r w:rsidR="007057D3" w:rsidRPr="0049727F">
        <w:t>Complexity in Urban Design</w:t>
      </w:r>
      <w:bookmarkEnd w:id="91"/>
      <w:bookmarkEnd w:id="92"/>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3" w:name="_Toc475721752"/>
      <w:bookmarkStart w:id="94" w:name="_Toc479517041"/>
      <w:r w:rsidRPr="0049727F">
        <w:t xml:space="preserve">Measures of Complexity in Urban </w:t>
      </w:r>
      <w:r w:rsidR="00241558" w:rsidRPr="0049727F">
        <w:t xml:space="preserve">Form and </w:t>
      </w:r>
      <w:r w:rsidRPr="0049727F">
        <w:t>Design</w:t>
      </w:r>
      <w:bookmarkEnd w:id="93"/>
      <w:bookmarkEnd w:id="94"/>
    </w:p>
    <w:p w:rsidR="00C731BD" w:rsidRPr="0049727F" w:rsidRDefault="00C731BD" w:rsidP="0077058A">
      <w:pPr>
        <w:pStyle w:val="Heading3"/>
      </w:pPr>
      <w:bookmarkStart w:id="95" w:name="_Toc475721753"/>
      <w:bookmarkStart w:id="96" w:name="_Toc479517042"/>
      <w:r w:rsidRPr="0049727F">
        <w:t>Overview</w:t>
      </w:r>
      <w:bookmarkEnd w:id="95"/>
      <w:bookmarkEnd w:id="96"/>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Gershenson and Fernandez 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7" w:name="_Toc479517107"/>
      <w:r>
        <w:t xml:space="preserve">Figure </w:t>
      </w:r>
      <w:r w:rsidR="002A24BB">
        <w:fldChar w:fldCharType="begin"/>
      </w:r>
      <w:r w:rsidR="002A24BB">
        <w:instrText xml:space="preserve"> STYLEREF 1 \s </w:instrText>
      </w:r>
      <w:r w:rsidR="002A24BB">
        <w:fldChar w:fldCharType="separate"/>
      </w:r>
      <w:r w:rsidR="00950D70">
        <w:rPr>
          <w:noProof/>
        </w:rPr>
        <w:t>4</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w:t>
      </w:r>
      <w:r w:rsidR="002A24BB">
        <w:rPr>
          <w:noProof/>
        </w:rPr>
        <w:fldChar w:fldCharType="end"/>
      </w:r>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7"/>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8" w:name="_Toc475721754"/>
      <w:bookmarkStart w:id="99" w:name="_Toc479517043"/>
      <w:r w:rsidRPr="0049727F">
        <w:t xml:space="preserve">Temporal Measures of Urban </w:t>
      </w:r>
      <w:r w:rsidR="00241558" w:rsidRPr="0049727F">
        <w:t>Form</w:t>
      </w:r>
      <w:bookmarkEnd w:id="98"/>
      <w:bookmarkEnd w:id="99"/>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0" w:name="_Toc475721755"/>
      <w:bookmarkStart w:id="101" w:name="_Toc479517044"/>
      <w:r w:rsidRPr="0049727F">
        <w:t xml:space="preserve">Visual Complexity of Urban </w:t>
      </w:r>
      <w:r w:rsidR="00241558" w:rsidRPr="0049727F">
        <w:t>Form</w:t>
      </w:r>
      <w:bookmarkEnd w:id="100"/>
      <w:bookmarkEnd w:id="101"/>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2" w:name="_Toc475721756"/>
      <w:bookmarkStart w:id="103" w:name="_Toc479517045"/>
      <w:r w:rsidRPr="0049727F">
        <w:t xml:space="preserve">Spatial Measures of Urban </w:t>
      </w:r>
      <w:r w:rsidR="00241558" w:rsidRPr="0049727F">
        <w:t>Form</w:t>
      </w:r>
      <w:bookmarkEnd w:id="102"/>
      <w:bookmarkEnd w:id="103"/>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4" w:name="_Toc475721757"/>
      <w:bookmarkStart w:id="105" w:name="_Toc479517046"/>
      <w:r w:rsidRPr="0049727F">
        <w:t xml:space="preserve">Structural Measures of Urban </w:t>
      </w:r>
      <w:r w:rsidR="00241558" w:rsidRPr="0049727F">
        <w:t>Form</w:t>
      </w:r>
      <w:r w:rsidR="00423FEE" w:rsidRPr="0049727F">
        <w:t>: Fractal</w:t>
      </w:r>
      <w:bookmarkEnd w:id="104"/>
      <w:bookmarkEnd w:id="105"/>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perfect </w:t>
      </w:r>
      <w:r w:rsidR="00FA2F36" w:rsidRPr="0049727F">
        <w:lastRenderedPageBreak/>
        <w:t xml:space="preserve">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6" w:name="_Toc475721758"/>
      <w:bookmarkStart w:id="107" w:name="_Toc479517047"/>
      <w:r w:rsidRPr="0049727F">
        <w:t>Structural Measures of Urban Form: Network</w:t>
      </w:r>
      <w:bookmarkEnd w:id="106"/>
      <w:bookmarkEnd w:id="107"/>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t>
      </w:r>
      <w:r w:rsidR="00E23B05" w:rsidRPr="0049727F">
        <w:lastRenderedPageBreak/>
        <w:t xml:space="preserve">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8" w:name="_Toc475721759"/>
      <w:bookmarkStart w:id="109" w:name="_Toc479517048"/>
      <w:r w:rsidRPr="0049727F">
        <w:t>Typology</w:t>
      </w:r>
      <w:r w:rsidR="00950CF5" w:rsidRPr="0049727F">
        <w:t xml:space="preserve"> of Complexity Measures</w:t>
      </w:r>
      <w:bookmarkEnd w:id="108"/>
      <w:bookmarkEnd w:id="109"/>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0" w:name="_Toc479517136"/>
      <w:r w:rsidRPr="0049727F">
        <w:t xml:space="preserve">Table </w:t>
      </w:r>
      <w:r w:rsidR="002A24BB">
        <w:fldChar w:fldCharType="begin"/>
      </w:r>
      <w:r w:rsidR="002A24BB">
        <w:instrText xml:space="preserve"> STYLEREF 1 \s </w:instrText>
      </w:r>
      <w:r w:rsidR="002A24BB">
        <w:fldChar w:fldCharType="separate"/>
      </w:r>
      <w:r w:rsidR="00950D70">
        <w:rPr>
          <w:noProof/>
        </w:rPr>
        <w:t>4</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1</w:t>
      </w:r>
      <w:r w:rsidR="002A24BB">
        <w:rPr>
          <w:noProof/>
        </w:rPr>
        <w:fldChar w:fldCharType="end"/>
      </w:r>
      <w:r w:rsidR="00CA71E0">
        <w:rPr>
          <w:noProof/>
        </w:rPr>
        <w:t>.</w:t>
      </w:r>
      <w:r w:rsidRPr="0049727F">
        <w:t xml:space="preserve"> Typology of measures of the complexity of urban form/design</w:t>
      </w:r>
      <w:r w:rsidR="00754311">
        <w:t xml:space="preserve"> drawn from the discussion in section 4.4</w:t>
      </w:r>
      <w:r w:rsidRPr="0049727F">
        <w:t>.</w:t>
      </w:r>
      <w:bookmarkEnd w:id="110"/>
    </w:p>
    <w:p w:rsidR="007057D3" w:rsidRPr="0049727F" w:rsidRDefault="003A4B0B" w:rsidP="0077058A">
      <w:pPr>
        <w:pStyle w:val="Heading2"/>
      </w:pPr>
      <w:bookmarkStart w:id="111" w:name="_Toc475721760"/>
      <w:bookmarkStart w:id="112" w:name="_Toc479517049"/>
      <w:r w:rsidRPr="0049727F">
        <w:t>Discussion</w:t>
      </w:r>
      <w:bookmarkEnd w:id="111"/>
      <w:bookmarkEnd w:id="112"/>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3" w:name="_Toc475721761"/>
      <w:bookmarkStart w:id="114" w:name="_Toc479517050"/>
      <w:r w:rsidRPr="002B01B4">
        <w:t>Acquiring, Analyzing, and Visualizing Street Networ</w:t>
      </w:r>
      <w:r w:rsidR="00B439D2" w:rsidRPr="002B01B4">
        <w:t>ks</w:t>
      </w:r>
      <w:bookmarkEnd w:id="113"/>
      <w:bookmarkEnd w:id="114"/>
    </w:p>
    <w:p w:rsidR="005A07A3" w:rsidRPr="0049727F" w:rsidRDefault="005A07A3" w:rsidP="004A4DE6">
      <w:r w:rsidRPr="0049727F">
        <w:br w:type="page"/>
      </w:r>
    </w:p>
    <w:p w:rsidR="005A07A3" w:rsidRPr="0049727F" w:rsidRDefault="00093C73" w:rsidP="0077058A">
      <w:pPr>
        <w:pStyle w:val="Heading2"/>
      </w:pPr>
      <w:bookmarkStart w:id="115" w:name="_Toc475721762"/>
      <w:bookmarkStart w:id="116" w:name="_Toc479517051"/>
      <w:r w:rsidRPr="0049727F">
        <w:lastRenderedPageBreak/>
        <w:t>Abstract</w:t>
      </w:r>
      <w:bookmarkEnd w:id="115"/>
      <w:bookmarkEnd w:id="116"/>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7" w:name="_Toc475721763"/>
      <w:bookmarkStart w:id="118" w:name="_Toc479517052"/>
      <w:r w:rsidRPr="0049727F">
        <w:t>Introduction</w:t>
      </w:r>
      <w:bookmarkEnd w:id="117"/>
      <w:bookmarkEnd w:id="118"/>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19" w:name="_Toc475721764"/>
      <w:bookmarkStart w:id="120" w:name="_Toc479517053"/>
      <w:r w:rsidRPr="00386C04">
        <w:t>Background</w:t>
      </w:r>
      <w:bookmarkEnd w:id="119"/>
      <w:bookmarkEnd w:id="120"/>
    </w:p>
    <w:p w:rsidR="00741F55" w:rsidRPr="002B01B4" w:rsidRDefault="00741F55" w:rsidP="0077058A">
      <w:pPr>
        <w:pStyle w:val="Heading3"/>
      </w:pPr>
      <w:bookmarkStart w:id="121" w:name="_Toc475721765"/>
      <w:bookmarkStart w:id="122" w:name="_Toc479517054"/>
      <w:r w:rsidRPr="002B01B4">
        <w:t>Rep</w:t>
      </w:r>
      <w:r w:rsidR="00971C59" w:rsidRPr="002B01B4">
        <w:t>resentation of S</w:t>
      </w:r>
      <w:r w:rsidRPr="002B01B4">
        <w:t xml:space="preserve">treet </w:t>
      </w:r>
      <w:r w:rsidR="00EB6C52" w:rsidRPr="002B01B4">
        <w:t>N</w:t>
      </w:r>
      <w:r w:rsidRPr="002B01B4">
        <w:t>etworks</w:t>
      </w:r>
      <w:bookmarkEnd w:id="121"/>
      <w:bookmarkEnd w:id="122"/>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3" w:name="_Toc475721766"/>
      <w:bookmarkStart w:id="124" w:name="_Toc479517055"/>
      <w:r w:rsidRPr="008211A6">
        <w:t>Current T</w:t>
      </w:r>
      <w:r w:rsidR="00093C73" w:rsidRPr="008211A6">
        <w:t xml:space="preserve">ool </w:t>
      </w:r>
      <w:r w:rsidRPr="008211A6">
        <w:t>L</w:t>
      </w:r>
      <w:r w:rsidR="00093C73" w:rsidRPr="008211A6">
        <w:t>andscape</w:t>
      </w:r>
      <w:bookmarkEnd w:id="123"/>
      <w:bookmarkEnd w:id="124"/>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 xml:space="preserve">Mattern 2017;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5" w:name="_Toc475721767"/>
      <w:bookmarkStart w:id="126" w:name="_Toc479517056"/>
      <w:r w:rsidRPr="0049727F">
        <w:lastRenderedPageBreak/>
        <w:t>Current S</w:t>
      </w:r>
      <w:r w:rsidR="004A1CDC" w:rsidRPr="0049727F">
        <w:t>hortcomings</w:t>
      </w:r>
      <w:bookmarkEnd w:id="125"/>
      <w:bookmarkEnd w:id="126"/>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7" w:name="_Toc475721768"/>
      <w:bookmarkStart w:id="128" w:name="_Toc479517057"/>
      <w:r w:rsidRPr="0049727F">
        <w:t xml:space="preserve">OSMnx: </w:t>
      </w:r>
      <w:r w:rsidR="00B439D2">
        <w:t xml:space="preserve">Methodology and </w:t>
      </w:r>
      <w:r w:rsidRPr="0049727F">
        <w:t>Functionality</w:t>
      </w:r>
      <w:bookmarkEnd w:id="127"/>
      <w:bookmarkEnd w:id="128"/>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street networks from OpenStreetMap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29" w:name="_Toc475721769"/>
      <w:bookmarkStart w:id="130"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29"/>
      <w:bookmarkEnd w:id="130"/>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1" w:name="_Toc479517108"/>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w:t>
      </w:r>
      <w:r w:rsidR="002A24BB">
        <w:rPr>
          <w:noProof/>
        </w:rPr>
        <w:fldChar w:fldCharType="end"/>
      </w:r>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1"/>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2" w:name="_Toc475721770"/>
      <w:bookmarkStart w:id="133"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2"/>
      <w:bookmarkEnd w:id="133"/>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once the network has been downloaded, OSMnx provides built-in functions to download the elevation of each node (from the Google Maps Elevation API) and calculate street grades.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4" w:name="_Toc479517109"/>
      <w:r>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w:instrText>
      </w:r>
      <w:r w:rsidR="002A24BB">
        <w:instrText xml:space="preserve">RABIC \s 1 </w:instrText>
      </w:r>
      <w:r w:rsidR="002A24BB">
        <w:fldChar w:fldCharType="separate"/>
      </w:r>
      <w:r w:rsidR="00950D70">
        <w:rPr>
          <w:noProof/>
        </w:rPr>
        <w:t>2</w:t>
      </w:r>
      <w:r w:rsidR="002A24BB">
        <w:rPr>
          <w:noProof/>
        </w:rPr>
        <w:fldChar w:fldCharType="end"/>
      </w:r>
      <w:r>
        <w:t>. Three street networks at the same scale, created by address and network distance (left), bounding box (center), and neighborhood polygon (right).</w:t>
      </w:r>
      <w:bookmarkEnd w:id="134"/>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5" w:name="_Toc479517110"/>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w:instrText>
      </w:r>
      <w:r w:rsidR="002A24BB">
        <w:instrText xml:space="preserve">ure \* ARABIC \s 1 </w:instrText>
      </w:r>
      <w:r w:rsidR="002A24BB">
        <w:fldChar w:fldCharType="separate"/>
      </w:r>
      <w:r w:rsidR="00950D70">
        <w:rPr>
          <w:noProof/>
        </w:rPr>
        <w:t>3</w:t>
      </w:r>
      <w:r w:rsidR="002A24BB">
        <w:rPr>
          <w:noProof/>
        </w:rPr>
        <w:fldChar w:fldCharType="end"/>
      </w:r>
      <w:r>
        <w:t>.</w:t>
      </w:r>
      <w:r w:rsidRPr="0049727F">
        <w:t xml:space="preserve"> The drivable street network for municipal Los Angeles, created by simply passing the query phrase "Los Angeles, CA, USA" into OSMnx.</w:t>
      </w:r>
      <w:bookmarkEnd w:id="135"/>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6" w:name="_Toc479517111"/>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4</w:t>
      </w:r>
      <w:r w:rsidR="002A24BB">
        <w:rPr>
          <w:noProof/>
        </w:rPr>
        <w:fldChar w:fldCharType="end"/>
      </w:r>
      <w:r>
        <w:t>.</w:t>
      </w:r>
      <w:r w:rsidRPr="0049727F">
        <w:t xml:space="preserve"> Street networks for A) Modena, Italy, B) Belgrade, Serbia, C) central Maputo, Mozambique, and D) central Tunis, Tunisia.</w:t>
      </w:r>
      <w:bookmarkEnd w:id="136"/>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7" w:name="_Toc475721771"/>
      <w:bookmarkStart w:id="138"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7"/>
      <w:bookmarkEnd w:id="138"/>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39" w:name="_Toc479517112"/>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5</w:t>
      </w:r>
      <w:r w:rsidR="002A24BB">
        <w:rPr>
          <w:noProof/>
        </w:rPr>
        <w:fldChar w:fldCharType="end"/>
      </w:r>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39"/>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0" w:name="_Toc475721772"/>
      <w:bookmarkStart w:id="141"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0"/>
      <w:bookmarkEnd w:id="141"/>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2" w:name="_Toc479517113"/>
      <w:r w:rsidRPr="0049727F">
        <w:t xml:space="preserve">Figure </w:t>
      </w:r>
      <w:r w:rsidR="002A24BB">
        <w:fldChar w:fldCharType="begin"/>
      </w:r>
      <w:r w:rsidR="002A24BB">
        <w:instrText xml:space="preserve"> S</w:instrText>
      </w:r>
      <w:r w:rsidR="002A24BB">
        <w:instrText xml:space="preserve">TYLEREF 1 \s </w:instrText>
      </w:r>
      <w:r w:rsidR="002A24BB">
        <w:fldChar w:fldCharType="separate"/>
      </w:r>
      <w:r w:rsidR="00950D70">
        <w:rPr>
          <w:noProof/>
        </w:rPr>
        <w:t>5</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6</w:t>
      </w:r>
      <w:r w:rsidR="002A24BB">
        <w:rPr>
          <w:noProof/>
        </w:rPr>
        <w:fldChar w:fldCharType="end"/>
      </w:r>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2"/>
    </w:p>
    <w:p w:rsidR="00093C73" w:rsidRPr="0049727F" w:rsidRDefault="00093C73" w:rsidP="0077058A">
      <w:pPr>
        <w:pStyle w:val="Heading3"/>
      </w:pPr>
      <w:bookmarkStart w:id="143" w:name="_Toc475721773"/>
      <w:bookmarkStart w:id="144" w:name="_Toc479517062"/>
      <w:r w:rsidRPr="0049727F">
        <w:t xml:space="preserve">Analyze </w:t>
      </w:r>
      <w:r w:rsidR="00EB6C52" w:rsidRPr="0049727F">
        <w:t>S</w:t>
      </w:r>
      <w:r w:rsidRPr="0049727F">
        <w:t xml:space="preserve">treet </w:t>
      </w:r>
      <w:r w:rsidR="00EB6C52" w:rsidRPr="0049727F">
        <w:t>N</w:t>
      </w:r>
      <w:r w:rsidRPr="0049727F">
        <w:t>etworks</w:t>
      </w:r>
      <w:bookmarkEnd w:id="143"/>
      <w:bookmarkEnd w:id="144"/>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0E6397" w:rsidRPr="0049727F" w:rsidTr="00B021E0">
        <w:tc>
          <w:tcPr>
            <w:tcW w:w="3083" w:type="dxa"/>
          </w:tcPr>
          <w:p w:rsidR="000E6397" w:rsidRPr="0049727F" w:rsidRDefault="000E6397" w:rsidP="004A4DE6">
            <w:pPr>
              <w:pStyle w:val="Tablebody"/>
            </w:pPr>
            <w:r w:rsidRPr="0049727F">
              <w:t>clustering coefficient</w:t>
            </w:r>
          </w:p>
        </w:tc>
        <w:tc>
          <w:tcPr>
            <w:tcW w:w="5755" w:type="dxa"/>
          </w:tcPr>
          <w:p w:rsidR="000E6397" w:rsidRPr="0049727F" w:rsidRDefault="000E6397" w:rsidP="004A4DE6">
            <w:pPr>
              <w:pStyle w:val="Tablebody"/>
            </w:pPr>
            <w:r w:rsidRPr="0049727F">
              <w:t>for each node, the extent to which nodes tend to cluster together</w:t>
            </w:r>
          </w:p>
        </w:tc>
      </w:tr>
      <w:tr w:rsidR="000E6397" w:rsidRPr="0049727F" w:rsidTr="00B021E0">
        <w:tc>
          <w:tcPr>
            <w:tcW w:w="3083" w:type="dxa"/>
          </w:tcPr>
          <w:p w:rsidR="000E6397" w:rsidRPr="0049727F" w:rsidRDefault="000E6397" w:rsidP="004A4DE6">
            <w:pPr>
              <w:pStyle w:val="Tablebody"/>
            </w:pPr>
            <w:r w:rsidRPr="0049727F">
              <w:t>weighted clustering coefficient</w:t>
            </w:r>
          </w:p>
        </w:tc>
        <w:tc>
          <w:tcPr>
            <w:tcW w:w="5755" w:type="dxa"/>
          </w:tcPr>
          <w:p w:rsidR="000E6397" w:rsidRPr="0049727F" w:rsidRDefault="000E6397" w:rsidP="004A4DE6">
            <w:pPr>
              <w:pStyle w:val="Tablebody"/>
            </w:pPr>
            <w:r w:rsidRPr="0049727F">
              <w:t>for each node, the extent to which nodes tend to cluster together,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5" w:name="_Toc479517137"/>
      <w:r w:rsidRPr="0049727F">
        <w:t xml:space="preserve">Tabl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1</w:t>
      </w:r>
      <w:r w:rsidR="002A24BB">
        <w:rPr>
          <w:noProof/>
        </w:rPr>
        <w:fldChar w:fldCharType="end"/>
      </w:r>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5"/>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6" w:name="_Toc479517114"/>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7</w:t>
      </w:r>
      <w:r w:rsidR="002A24BB">
        <w:rPr>
          <w:noProof/>
        </w:rPr>
        <w:fldChar w:fldCharType="end"/>
      </w:r>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6"/>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using Dijkstra’s algorithm (Dijkstra 1959; Misa 2010). 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p>
    <w:p w:rsidR="00A96452" w:rsidRDefault="00A96452" w:rsidP="0077058A">
      <w:pPr>
        <w:pStyle w:val="Heading3"/>
      </w:pPr>
      <w:bookmarkStart w:id="147" w:name="_Toc479517063"/>
      <w:r>
        <w:t>Visualize Street Networks</w:t>
      </w:r>
      <w:r w:rsidR="00BF468A">
        <w:t xml:space="preserve"> and Urban Form</w:t>
      </w:r>
      <w:bookmarkEnd w:id="147"/>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48" w:name="_Toc479517115"/>
      <w:r w:rsidRPr="0049727F">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8</w:t>
      </w:r>
      <w:r w:rsidR="002A24BB">
        <w:rPr>
          <w:noProof/>
        </w:rPr>
        <w:fldChar w:fldCharType="end"/>
      </w:r>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48"/>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49" w:name="_Toc479517116"/>
      <w:r>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9</w:t>
      </w:r>
      <w:r w:rsidR="002A24BB">
        <w:rPr>
          <w:noProof/>
        </w:rPr>
        <w:fldChar w:fldCharType="end"/>
      </w:r>
      <w:r>
        <w:t>. One square mile of each city’s street network, created and plotted automatically by OSMnx. The consistent spatial scale allows us to easily compare different kinds of street networks and urban forms in different kinds of places.</w:t>
      </w:r>
      <w:bookmarkEnd w:id="149"/>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0" w:name="_Toc479517117"/>
      <w:r>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0</w:t>
      </w:r>
      <w:r w:rsidR="002A24BB">
        <w:rPr>
          <w:noProof/>
        </w:rPr>
        <w:fldChar w:fldCharType="end"/>
      </w:r>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0"/>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6677AC">
            <w:pPr>
              <w:pStyle w:val="Tablebody"/>
              <w:jc w:val="right"/>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6677AC">
            <w:pPr>
              <w:pStyle w:val="Tablebody"/>
              <w:jc w:val="right"/>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6677AC">
            <w:pPr>
              <w:pStyle w:val="Tablebody"/>
              <w:jc w:val="right"/>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1" w:name="_Toc479517138"/>
      <w:r>
        <w:t xml:space="preserve">Tabl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Table \* ARABIC \s 1 </w:instrText>
      </w:r>
      <w:r w:rsidR="002A24BB">
        <w:fldChar w:fldCharType="separate"/>
      </w:r>
      <w:r w:rsidR="00950D70">
        <w:rPr>
          <w:noProof/>
        </w:rPr>
        <w:t>2</w:t>
      </w:r>
      <w:r w:rsidR="002A24BB">
        <w:rPr>
          <w:noProof/>
        </w:rPr>
        <w:fldChar w:fldCharType="end"/>
      </w:r>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1"/>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2" w:name="_Toc479517118"/>
      <w:r>
        <w:t xml:space="preserve">Figure </w:t>
      </w:r>
      <w:r w:rsidR="002A24BB">
        <w:fldChar w:fldCharType="begin"/>
      </w:r>
      <w:r w:rsidR="002A24BB">
        <w:instrText xml:space="preserve"> STYLEREF 1 \s </w:instrText>
      </w:r>
      <w:r w:rsidR="002A24BB">
        <w:fldChar w:fldCharType="separate"/>
      </w:r>
      <w:r w:rsidR="00950D70">
        <w:rPr>
          <w:noProof/>
        </w:rPr>
        <w:t>5</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1</w:t>
      </w:r>
      <w:r w:rsidR="002A24BB">
        <w:rPr>
          <w:noProof/>
        </w:rPr>
        <w:fldChar w:fldCharType="end"/>
      </w:r>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2"/>
    </w:p>
    <w:p w:rsidR="00A22ED2" w:rsidRDefault="00A22ED2" w:rsidP="0077058A">
      <w:pPr>
        <w:pStyle w:val="Heading3"/>
      </w:pPr>
      <w:bookmarkStart w:id="153" w:name="_Toc479517064"/>
      <w:r>
        <w:t>Summary</w:t>
      </w:r>
      <w:bookmarkEnd w:id="153"/>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4" w:name="_Toc475721774"/>
      <w:bookmarkStart w:id="155" w:name="_Toc479517065"/>
      <w:r w:rsidRPr="0049727F">
        <w:t>Discussion</w:t>
      </w:r>
      <w:bookmarkEnd w:id="154"/>
      <w:bookmarkEnd w:id="155"/>
    </w:p>
    <w:p w:rsidR="0047645D" w:rsidRDefault="0047645D" w:rsidP="004A4DE6">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6"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57" w:name="_Toc479517066"/>
      <w:r w:rsidRPr="0049727F">
        <w:t>Case Study: Portland, Oregon</w:t>
      </w:r>
      <w:bookmarkEnd w:id="156"/>
      <w:bookmarkEnd w:id="157"/>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58" w:name="_Toc475721776"/>
      <w:bookmarkStart w:id="159" w:name="_Toc479517067"/>
      <w:r w:rsidRPr="00D265F3">
        <w:lastRenderedPageBreak/>
        <w:t>Abstract</w:t>
      </w:r>
      <w:bookmarkEnd w:id="158"/>
      <w:bookmarkEnd w:id="159"/>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0" w:name="_Toc475721777"/>
      <w:bookmarkStart w:id="161" w:name="_Toc479517068"/>
      <w:r w:rsidRPr="0049727F">
        <w:t>Introduction</w:t>
      </w:r>
      <w:bookmarkEnd w:id="160"/>
      <w:bookmarkEnd w:id="161"/>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2" w:name="_Toc475721778"/>
      <w:bookmarkStart w:id="163" w:name="_Toc479517069"/>
      <w:r w:rsidRPr="0049727F">
        <w:t>Methods</w:t>
      </w:r>
      <w:bookmarkEnd w:id="162"/>
      <w:bookmarkEnd w:id="163"/>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4" w:name="_Toc475721779"/>
      <w:bookmarkStart w:id="165" w:name="_Toc479517070"/>
      <w:r w:rsidRPr="0049727F">
        <w:t>Findings</w:t>
      </w:r>
      <w:bookmarkEnd w:id="164"/>
      <w:bookmarkEnd w:id="165"/>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66" w:name="_Toc479517119"/>
      <w:r w:rsidRPr="0049727F">
        <w:t xml:space="preserve">Figure </w:t>
      </w:r>
      <w:r w:rsidR="002A24BB">
        <w:fldChar w:fldCharType="begin"/>
      </w:r>
      <w:r w:rsidR="002A24BB">
        <w:instrText xml:space="preserve"> STYLEREF 1 \s </w:instrText>
      </w:r>
      <w:r w:rsidR="002A24BB">
        <w:fldChar w:fldCharType="separate"/>
      </w:r>
      <w:r w:rsidR="00950D70">
        <w:rPr>
          <w:noProof/>
        </w:rPr>
        <w:t>6</w:t>
      </w:r>
      <w:r w:rsidR="002A24BB">
        <w:rPr>
          <w:noProof/>
        </w:rPr>
        <w:fldChar w:fldCharType="end"/>
      </w:r>
      <w:r w:rsidR="00C1717A">
        <w:t>.</w:t>
      </w:r>
      <w:r w:rsidR="002A24BB">
        <w:fldChar w:fldCharType="begin"/>
      </w:r>
      <w:r w:rsidR="002A24BB">
        <w:instrText xml:space="preserve"> SEQ Figure \*</w:instrText>
      </w:r>
      <w:r w:rsidR="002A24BB">
        <w:instrText xml:space="preserve"> ARABIC \s 1 </w:instrText>
      </w:r>
      <w:r w:rsidR="002A24BB">
        <w:fldChar w:fldCharType="separate"/>
      </w:r>
      <w:r w:rsidR="00950D70">
        <w:rPr>
          <w:noProof/>
        </w:rPr>
        <w:t>1</w:t>
      </w:r>
      <w:r w:rsidR="002A24BB">
        <w:rPr>
          <w:noProof/>
        </w:rPr>
        <w:fldChar w:fldCharType="end"/>
      </w:r>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6"/>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67" w:name="_Toc479517139"/>
      <w:r w:rsidRPr="0049727F">
        <w:t xml:space="preserve">Table </w:t>
      </w:r>
      <w:r w:rsidR="002A24BB">
        <w:fldChar w:fldCharType="begin"/>
      </w:r>
      <w:r w:rsidR="002A24BB">
        <w:instrText xml:space="preserve"> STYLEREF 1 \s </w:instrText>
      </w:r>
      <w:r w:rsidR="002A24BB">
        <w:fldChar w:fldCharType="separate"/>
      </w:r>
      <w:r w:rsidR="00950D70">
        <w:rPr>
          <w:noProof/>
        </w:rPr>
        <w:t>6</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1</w:t>
      </w:r>
      <w:r w:rsidR="002A24BB">
        <w:rPr>
          <w:noProof/>
        </w:rPr>
        <w:fldChar w:fldCharType="end"/>
      </w:r>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67"/>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68" w:name="_Toc479517120"/>
      <w:r w:rsidRPr="0049727F">
        <w:t xml:space="preserve">Figure </w:t>
      </w:r>
      <w:r w:rsidR="002A24BB">
        <w:fldChar w:fldCharType="begin"/>
      </w:r>
      <w:r w:rsidR="002A24BB">
        <w:instrText xml:space="preserve"> STYLEREF 1 \s </w:instrText>
      </w:r>
      <w:r w:rsidR="002A24BB">
        <w:fldChar w:fldCharType="separate"/>
      </w:r>
      <w:r w:rsidR="00950D70">
        <w:rPr>
          <w:noProof/>
        </w:rPr>
        <w:t>6</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2</w:t>
      </w:r>
      <w:r w:rsidR="002A24BB">
        <w:rPr>
          <w:noProof/>
        </w:rPr>
        <w:fldChar w:fldCharType="end"/>
      </w:r>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68"/>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417053">
        <w:t xml:space="preserve"> of the nodes (n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and 14% in Northwest Heights</w:t>
      </w:r>
      <w:r w:rsidRPr="0049727F">
        <w:t xml:space="preserve">. The </w:t>
      </w:r>
      <w:r w:rsidRPr="0049727F">
        <w:lastRenderedPageBreak/>
        <w:t>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69" w:name="_Toc479517121"/>
      <w:r w:rsidRPr="0049727F">
        <w:t xml:space="preserve">Figure </w:t>
      </w:r>
      <w:r w:rsidR="002A24BB">
        <w:fldChar w:fldCharType="begin"/>
      </w:r>
      <w:r w:rsidR="002A24BB">
        <w:instrText xml:space="preserve"> STYLEREF 1 \s </w:instrText>
      </w:r>
      <w:r w:rsidR="002A24BB">
        <w:fldChar w:fldCharType="separate"/>
      </w:r>
      <w:r w:rsidR="00950D70">
        <w:rPr>
          <w:noProof/>
        </w:rPr>
        <w:t>6</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3</w:t>
      </w:r>
      <w:r w:rsidR="002A24BB">
        <w:rPr>
          <w:noProof/>
        </w:rPr>
        <w:fldChar w:fldCharType="end"/>
      </w:r>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69"/>
    </w:p>
    <w:p w:rsidR="007232CE" w:rsidRPr="0049727F" w:rsidRDefault="007232CE" w:rsidP="0077058A">
      <w:pPr>
        <w:pStyle w:val="Heading2"/>
      </w:pPr>
      <w:bookmarkStart w:id="170" w:name="_Toc475721780"/>
      <w:bookmarkStart w:id="171" w:name="_Toc479517071"/>
      <w:r w:rsidRPr="0049727F">
        <w:t>Discussion</w:t>
      </w:r>
      <w:bookmarkEnd w:id="170"/>
      <w:bookmarkEnd w:id="171"/>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2" w:name="_Toc475721781"/>
      <w:bookmarkStart w:id="173"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2"/>
      <w:bookmarkEnd w:id="173"/>
    </w:p>
    <w:p w:rsidR="00950CF5" w:rsidRPr="0049727F" w:rsidRDefault="00950CF5" w:rsidP="004A4DE6">
      <w:r w:rsidRPr="0049727F">
        <w:br w:type="page"/>
      </w:r>
    </w:p>
    <w:p w:rsidR="00095193" w:rsidRPr="008211A6" w:rsidRDefault="00AD62C8" w:rsidP="0077058A">
      <w:pPr>
        <w:pStyle w:val="Heading2"/>
      </w:pPr>
      <w:bookmarkStart w:id="174" w:name="_Toc475721782"/>
      <w:bookmarkStart w:id="175" w:name="_Toc479517073"/>
      <w:r w:rsidRPr="008211A6">
        <w:lastRenderedPageBreak/>
        <w:t>Abstract</w:t>
      </w:r>
      <w:bookmarkEnd w:id="174"/>
      <w:bookmarkEnd w:id="175"/>
    </w:p>
    <w:p w:rsidR="001D0C7C" w:rsidRPr="0049727F" w:rsidRDefault="00DB6935" w:rsidP="004A4DE6">
      <w:r w:rsidRPr="0049727F">
        <w:t xml:space="preserve">This chapter </w:t>
      </w:r>
      <w:r w:rsidR="005F144F" w:rsidRPr="0049727F">
        <w:t>serves</w:t>
      </w:r>
      <w:r w:rsidRPr="0049727F">
        <w:t xml:space="preserve">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76" w:name="_Toc475721783"/>
      <w:bookmarkStart w:id="177" w:name="_Toc479517074"/>
      <w:r w:rsidRPr="0049727F">
        <w:t>Introduction</w:t>
      </w:r>
      <w:bookmarkEnd w:id="176"/>
      <w:bookmarkEnd w:id="177"/>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w:t>
      </w:r>
      <w:r w:rsidR="00595B14" w:rsidRPr="0049727F">
        <w:lastRenderedPageBreak/>
        <w:t>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w:t>
      </w:r>
      <w:r w:rsidR="00C07ACF" w:rsidRPr="0049727F">
        <w:lastRenderedPageBreak/>
        <w:t xml:space="preserve">neighborhood. </w:t>
      </w:r>
      <w:r w:rsidR="00A245D3">
        <w:t>Next it presents a case study at</w:t>
      </w:r>
      <w:r w:rsidR="00C07ACF" w:rsidRPr="0049727F">
        <w:t xml:space="preserve"> the neighborhood scale in San Francisco. 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78" w:name="_Toc475721784"/>
      <w:bookmarkStart w:id="179" w:name="_Toc479517075"/>
      <w:r w:rsidRPr="004A4DE6">
        <w:t>Methods</w:t>
      </w:r>
      <w:bookmarkEnd w:id="178"/>
      <w:bookmarkEnd w:id="179"/>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w:t>
      </w:r>
      <w:r w:rsidRPr="0049727F">
        <w:lastRenderedPageBreak/>
        <w:t xml:space="preserve">counts per </w:t>
      </w:r>
      <w:r w:rsidR="00745E29" w:rsidRPr="0049727F">
        <w:t>node</w:t>
      </w:r>
      <w:r w:rsidRPr="0049727F">
        <w:t xml:space="preserve"> (this ensures that intersections are not considered </w:t>
      </w:r>
      <w:r w:rsidR="001A3900">
        <w:t>dead-ends</w:t>
      </w:r>
      <w:r w:rsidR="001A3900" w:rsidRPr="0049727F">
        <w:t xml:space="preserve"> </w:t>
      </w:r>
      <w:r w:rsidRPr="0049727F">
        <w:t>simply 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lastRenderedPageBreak/>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0" w:name="_Toc475721785"/>
      <w:bookmarkStart w:id="181" w:name="_Toc479517076"/>
      <w:r w:rsidRPr="0049727F">
        <w:t>Analysis of Metropolitan-Scale Street Networks</w:t>
      </w:r>
      <w:bookmarkEnd w:id="180"/>
      <w:bookmarkEnd w:id="181"/>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7A73A5">
      <w:r w:rsidRPr="0049727F">
        <w:t xml:space="preserve">Nevertheless, looking across the data set provides a sense of the breadth of American metropolitan street networks. New York’s urbanized area – America’s largest – has 373,309 intersections and 79 million meters of linear street (or 417,570 and 83.4 million if </w:t>
      </w:r>
      <w:r>
        <w:t>we</w:t>
      </w:r>
      <w:r w:rsidRPr="0049727F">
        <w:t xml:space="preserve"> include service roads). Delano, C</w:t>
      </w:r>
      <w:r w:rsidR="00623A0C">
        <w:t>alifornia</w:t>
      </w:r>
      <w:r w:rsidRPr="0049727F">
        <w:t xml:space="preserve">’s urbanized area – America’s smallest – has </w:t>
      </w:r>
      <w:r w:rsidRPr="0049727F">
        <w:lastRenderedPageBreak/>
        <w:t xml:space="preserve">874 intersections and 222,328 meters of linear street (or 964 and 231,000 meters if </w:t>
      </w:r>
      <w:r>
        <w:t>we</w:t>
      </w:r>
      <w:r w:rsidRPr="0049727F">
        <w:t xml:space="preserve"> include service 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land area, has 5,830 intersections,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2" w:name="_Toc479517140"/>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1</w:t>
      </w:r>
      <w:r w:rsidR="002A24BB">
        <w:rPr>
          <w:noProof/>
        </w:rPr>
        <w:fldChar w:fldCharType="end"/>
      </w:r>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2"/>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3" w:name="_Toc479517122"/>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w:instrText>
      </w:r>
      <w:r w:rsidR="002A24BB">
        <w:instrText xml:space="preserve">ABIC \s 1 </w:instrText>
      </w:r>
      <w:r w:rsidR="002A24BB">
        <w:fldChar w:fldCharType="separate"/>
      </w:r>
      <w:r w:rsidR="00950D70">
        <w:rPr>
          <w:noProof/>
        </w:rPr>
        <w:t>1</w:t>
      </w:r>
      <w:r w:rsidR="002A24BB">
        <w:rPr>
          <w:noProof/>
        </w:rPr>
        <w:fldChar w:fldCharType="end"/>
      </w:r>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3"/>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4" w:name="_Toc479517123"/>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2</w:t>
      </w:r>
      <w:r w:rsidR="002A24BB">
        <w:rPr>
          <w:noProof/>
        </w:rPr>
        <w:fldChar w:fldCharType="end"/>
      </w:r>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4"/>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5" w:name="_Toc479517124"/>
      <w:r w:rsidRPr="0049727F">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3</w:t>
      </w:r>
      <w:r w:rsidR="002A24BB">
        <w:rPr>
          <w:noProof/>
        </w:rPr>
        <w:fldChar w:fldCharType="end"/>
      </w:r>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5"/>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86" w:name="_Toc479517125"/>
      <w:r w:rsidRPr="0049727F">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4</w:t>
      </w:r>
      <w:r w:rsidR="002A24BB">
        <w:rPr>
          <w:noProof/>
        </w:rPr>
        <w:fldChar w:fldCharType="end"/>
      </w:r>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86"/>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87" w:name="_Toc479517141"/>
      <w:r>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2</w:t>
      </w:r>
      <w:r w:rsidR="002A24BB">
        <w:rPr>
          <w:noProof/>
        </w:rPr>
        <w:fldChar w:fldCharType="end"/>
      </w:r>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87"/>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88" w:name="_Toc475721786"/>
      <w:bookmarkStart w:id="189" w:name="_Toc479517077"/>
      <w:r w:rsidRPr="0049727F">
        <w:t>Analysis of Municipal-Scale Street Networks</w:t>
      </w:r>
      <w:bookmarkEnd w:id="188"/>
      <w:bookmarkEnd w:id="189"/>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0" w:name="_Toc479517142"/>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3</w:t>
      </w:r>
      <w:r w:rsidR="002A24BB">
        <w:rPr>
          <w:noProof/>
        </w:rPr>
        <w:fldChar w:fldCharType="end"/>
      </w:r>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0"/>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1" w:name="_Toc479517126"/>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5</w:t>
      </w:r>
      <w:r w:rsidR="002A24BB">
        <w:rPr>
          <w:noProof/>
        </w:rPr>
        <w:fldChar w:fldCharType="end"/>
      </w:r>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1"/>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2" w:name="_Toc479517127"/>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6</w:t>
      </w:r>
      <w:r w:rsidR="002A24BB">
        <w:rPr>
          <w:noProof/>
        </w:rPr>
        <w:fldChar w:fldCharType="end"/>
      </w:r>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2"/>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3" w:name="_Toc479517128"/>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7</w:t>
      </w:r>
      <w:r w:rsidR="002A24BB">
        <w:rPr>
          <w:noProof/>
        </w:rPr>
        <w:fldChar w:fldCharType="end"/>
      </w:r>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3"/>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4" w:name="_Toc479517129"/>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C1717A">
        <w:t>.</w:t>
      </w:r>
      <w:r w:rsidR="002A24BB">
        <w:fldChar w:fldCharType="begin"/>
      </w:r>
      <w:r w:rsidR="002A24BB">
        <w:instrText xml:space="preserve"> SEQ Figure \* ARABIC \s 1 </w:instrText>
      </w:r>
      <w:r w:rsidR="002A24BB">
        <w:fldChar w:fldCharType="separate"/>
      </w:r>
      <w:r w:rsidR="00950D70">
        <w:rPr>
          <w:noProof/>
        </w:rPr>
        <w:t>8</w:t>
      </w:r>
      <w:r w:rsidR="002A24BB">
        <w:rPr>
          <w:noProof/>
        </w:rPr>
        <w:fldChar w:fldCharType="end"/>
      </w:r>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4"/>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5" w:name="_Toc479517143"/>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4</w:t>
      </w:r>
      <w:r w:rsidR="002A24BB">
        <w:rPr>
          <w:noProof/>
        </w:rPr>
        <w:fldChar w:fldCharType="end"/>
      </w:r>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5"/>
    </w:p>
    <w:p w:rsidR="001D0C7C" w:rsidRPr="0049727F" w:rsidRDefault="001D0C7C" w:rsidP="0077058A">
      <w:pPr>
        <w:pStyle w:val="Heading2"/>
      </w:pPr>
      <w:bookmarkStart w:id="196" w:name="_Toc475721787"/>
      <w:bookmarkStart w:id="197" w:name="_Toc479517078"/>
      <w:r w:rsidRPr="0049727F">
        <w:t>Analysis of Neighborhood-Scale Street Networks</w:t>
      </w:r>
      <w:bookmarkEnd w:id="196"/>
      <w:bookmarkEnd w:id="197"/>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198" w:name="_Toc479517144"/>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5</w:t>
      </w:r>
      <w:r w:rsidR="002A24BB">
        <w:rPr>
          <w:noProof/>
        </w:rPr>
        <w:fldChar w:fldCharType="end"/>
      </w:r>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198"/>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199" w:name="_Toc479517130"/>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9</w:t>
      </w:r>
      <w:r w:rsidR="002A24BB">
        <w:rPr>
          <w:noProof/>
        </w:rPr>
        <w:fldChar w:fldCharType="end"/>
      </w:r>
      <w:r>
        <w:t xml:space="preserve">. </w:t>
      </w:r>
      <w:r w:rsidRPr="00435861">
        <w:t>Relationship between total street length and number of nodes in neighborhood-scale street networks.</w:t>
      </w:r>
      <w:bookmarkEnd w:id="199"/>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0" w:name="_Toc479517131"/>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w:instrText>
      </w:r>
      <w:r w:rsidR="002A24BB">
        <w:instrText xml:space="preserve">ABIC \s 1 </w:instrText>
      </w:r>
      <w:r w:rsidR="002A24BB">
        <w:fldChar w:fldCharType="separate"/>
      </w:r>
      <w:r w:rsidR="00950D70">
        <w:rPr>
          <w:noProof/>
        </w:rPr>
        <w:t>10</w:t>
      </w:r>
      <w:r w:rsidR="002A24BB">
        <w:rPr>
          <w:noProof/>
        </w:rPr>
        <w:fldChar w:fldCharType="end"/>
      </w:r>
      <w:r>
        <w:t>. Square-mile c</w:t>
      </w:r>
      <w:r>
        <w:rPr>
          <w:noProof/>
        </w:rPr>
        <w:t>omparisons of central cities and their suburbs. A: top, central Philadelphia; bottom, suburban King of Prussia. B: top, central Portland; bottom, suburban Beaverton. C: top, central San Francisco; bottom, suburban Concord.</w:t>
      </w:r>
      <w:bookmarkEnd w:id="200"/>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1" w:name="_Toc475721788"/>
      <w:bookmarkStart w:id="202" w:name="_Toc479517079"/>
      <w:r w:rsidRPr="0049727F">
        <w:t>Neighborhood-Scale Analysis of San Francisco</w:t>
      </w:r>
      <w:bookmarkEnd w:id="201"/>
      <w:bookmarkEnd w:id="202"/>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3" w:name="_Toc479517132"/>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w:instrText>
      </w:r>
      <w:r w:rsidR="002A24BB">
        <w:instrText xml:space="preserve">e \* ARABIC \s 1 </w:instrText>
      </w:r>
      <w:r w:rsidR="002A24BB">
        <w:fldChar w:fldCharType="separate"/>
      </w:r>
      <w:r w:rsidR="00950D70">
        <w:rPr>
          <w:noProof/>
        </w:rPr>
        <w:t>11</w:t>
      </w:r>
      <w:r w:rsidR="002A24BB">
        <w:rPr>
          <w:noProof/>
        </w:rPr>
        <w:fldChar w:fldCharType="end"/>
      </w:r>
      <w:r>
        <w:t>. The neighborhoods and street network of San Francisco, California. Note that the Presidio and Golden Gate Park are excluded from any neighborhood’s boundary, and thus from the quantitative analysis in this section.</w:t>
      </w:r>
      <w:bookmarkEnd w:id="203"/>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4" w:name="_Toc479517145"/>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6</w:t>
      </w:r>
      <w:r w:rsidR="002A24BB">
        <w:rPr>
          <w:noProof/>
        </w:rPr>
        <w:fldChar w:fldCharType="end"/>
      </w:r>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4"/>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5" w:name="_Toc479517133"/>
      <w:r>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2</w:t>
      </w:r>
      <w:r w:rsidR="002A24BB">
        <w:rPr>
          <w:noProof/>
        </w:rPr>
        <w:fldChar w:fldCharType="end"/>
      </w:r>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5"/>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 xml:space="preserve">betweenness-centrality analyses for neighborhood-scale network subsets come with an important caveat: they only consider flows within the subset and thus demonstrate peripheral edge effects and artificially imposed centers.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06" w:name="_Toc479517134"/>
      <w:r w:rsidRPr="0049727F">
        <w:t xml:space="preserve">Figur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t>.</w:t>
      </w:r>
      <w:r w:rsidR="002A24BB">
        <w:fldChar w:fldCharType="begin"/>
      </w:r>
      <w:r w:rsidR="002A24BB">
        <w:instrText xml:space="preserve"> SEQ Figure \* ARABIC \s 1 </w:instrText>
      </w:r>
      <w:r w:rsidR="002A24BB">
        <w:fldChar w:fldCharType="separate"/>
      </w:r>
      <w:r w:rsidR="00950D70">
        <w:rPr>
          <w:noProof/>
        </w:rPr>
        <w:t>13</w:t>
      </w:r>
      <w:r w:rsidR="002A24BB">
        <w:rPr>
          <w:noProof/>
        </w:rPr>
        <w:fldChar w:fldCharType="end"/>
      </w:r>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06"/>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07" w:name="_Toc479517146"/>
      <w:r w:rsidRPr="0049727F">
        <w:t xml:space="preserve">Table </w:t>
      </w:r>
      <w:r w:rsidR="002A24BB">
        <w:fldChar w:fldCharType="begin"/>
      </w:r>
      <w:r w:rsidR="002A24BB">
        <w:instrText xml:space="preserve"> STYLEREF 1 \s </w:instrText>
      </w:r>
      <w:r w:rsidR="002A24BB">
        <w:fldChar w:fldCharType="separate"/>
      </w:r>
      <w:r w:rsidR="00950D70">
        <w:rPr>
          <w:noProof/>
        </w:rPr>
        <w:t>7</w:t>
      </w:r>
      <w:r w:rsidR="002A24BB">
        <w:rPr>
          <w:noProof/>
        </w:rPr>
        <w:fldChar w:fldCharType="end"/>
      </w:r>
      <w:r w:rsidR="00981C16">
        <w:t>.</w:t>
      </w:r>
      <w:r w:rsidR="002A24BB">
        <w:fldChar w:fldCharType="begin"/>
      </w:r>
      <w:r w:rsidR="002A24BB">
        <w:instrText xml:space="preserve"> SEQ Table \* ARABIC \s 1 </w:instrText>
      </w:r>
      <w:r w:rsidR="002A24BB">
        <w:fldChar w:fldCharType="separate"/>
      </w:r>
      <w:r w:rsidR="00950D70">
        <w:rPr>
          <w:noProof/>
        </w:rPr>
        <w:t>7</w:t>
      </w:r>
      <w:r w:rsidR="002A24BB">
        <w:rPr>
          <w:noProof/>
        </w:rPr>
        <w:fldChar w:fldCharType="end"/>
      </w:r>
      <w:r w:rsidR="00F357B2">
        <w:rPr>
          <w:noProof/>
        </w:rPr>
        <w:t>.</w:t>
      </w:r>
      <w:r w:rsidRPr="0049727F">
        <w:t xml:space="preserve"> </w:t>
      </w:r>
      <w:bookmarkStart w:id="208"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08"/>
      <w:r w:rsidRPr="0049727F">
        <w:t>.</w:t>
      </w:r>
      <w:r>
        <w:t xml:space="preserve"> For definitions and </w:t>
      </w:r>
      <w:r w:rsidR="00F357B2">
        <w:t xml:space="preserve">interpretation </w:t>
      </w:r>
      <w:r>
        <w:t>of these measures, see Table 5.1 in chapter 5 and section 4.4 in chapter 4.</w:t>
      </w:r>
      <w:bookmarkEnd w:id="207"/>
    </w:p>
    <w:p w:rsidR="00095193" w:rsidRPr="0049727F" w:rsidRDefault="00095193" w:rsidP="0077058A">
      <w:pPr>
        <w:pStyle w:val="Heading2"/>
      </w:pPr>
      <w:bookmarkStart w:id="209" w:name="_Toc475721789"/>
      <w:bookmarkStart w:id="210" w:name="_Toc479517080"/>
      <w:r w:rsidRPr="0049727F">
        <w:lastRenderedPageBreak/>
        <w:t>Discussion</w:t>
      </w:r>
      <w:bookmarkEnd w:id="209"/>
      <w:bookmarkEnd w:id="210"/>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lastRenderedPageBreak/>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forms a bridge between the discussion of dynamics in the first half of this 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 xml:space="preserve">ous built forms together into a single unit of analysis. The third captures the nature of the local built form and lived experience, but at the expense of a </w:t>
      </w:r>
      <w:r w:rsidRPr="0049727F">
        <w:lastRenderedPageBreak/>
        <w:t>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lastRenderedPageBreak/>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1" w:name="_Toc475721790"/>
      <w:bookmarkStart w:id="212" w:name="_Toc479517081"/>
      <w:r w:rsidRPr="0049727F">
        <w:t>Conclusion</w:t>
      </w:r>
      <w:bookmarkEnd w:id="211"/>
      <w:bookmarkEnd w:id="212"/>
    </w:p>
    <w:p w:rsidR="00950CF5" w:rsidRPr="0049727F" w:rsidRDefault="00950CF5" w:rsidP="004A4DE6">
      <w:r w:rsidRPr="0049727F">
        <w:br w:type="page"/>
      </w:r>
    </w:p>
    <w:p w:rsidR="00FD2C45" w:rsidRPr="0049727F" w:rsidRDefault="009F0C40" w:rsidP="0077058A">
      <w:pPr>
        <w:pStyle w:val="Heading2"/>
      </w:pPr>
      <w:bookmarkStart w:id="213" w:name="_Toc475721791"/>
      <w:bookmarkStart w:id="214" w:name="_Toc479517082"/>
      <w:r w:rsidRPr="0049727F">
        <w:lastRenderedPageBreak/>
        <w:t>Synopsis of the Dissertation</w:t>
      </w:r>
      <w:bookmarkEnd w:id="213"/>
      <w:bookmarkEnd w:id="214"/>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5" w:name="_Toc475721792"/>
      <w:bookmarkStart w:id="216" w:name="_Toc479517083"/>
      <w:r w:rsidRPr="0049727F">
        <w:lastRenderedPageBreak/>
        <w:t xml:space="preserve">Summary of Key </w:t>
      </w:r>
      <w:r w:rsidR="005757A1" w:rsidRPr="0049727F">
        <w:t>Contribution</w:t>
      </w:r>
      <w:r w:rsidR="00E70F52" w:rsidRPr="0049727F">
        <w:t>s</w:t>
      </w:r>
      <w:bookmarkEnd w:id="215"/>
      <w:bookmarkEnd w:id="216"/>
    </w:p>
    <w:p w:rsidR="005757A1" w:rsidRPr="0049727F" w:rsidRDefault="00E70F52" w:rsidP="0077058A">
      <w:pPr>
        <w:pStyle w:val="Heading3"/>
      </w:pPr>
      <w:bookmarkStart w:id="217" w:name="_Toc475721793"/>
      <w:bookmarkStart w:id="218" w:name="_Toc479517084"/>
      <w:r w:rsidRPr="0049727F">
        <w:t>Contribution</w:t>
      </w:r>
      <w:r w:rsidR="005757A1" w:rsidRPr="0049727F">
        <w:t xml:space="preserve"> to the Literature</w:t>
      </w:r>
      <w:bookmarkEnd w:id="217"/>
      <w:bookmarkEnd w:id="218"/>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w:t>
      </w:r>
      <w:r w:rsidR="0023769F" w:rsidRPr="0049727F">
        <w:lastRenderedPageBreak/>
        <w:t xml:space="preserve">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t>resilience</w:t>
      </w:r>
      <w:r w:rsidRPr="0049727F">
        <w:t xml:space="preserve"> if one-way streets in the dense, orthogonal downtown were converted to two-way streets. </w:t>
      </w:r>
    </w:p>
    <w:p w:rsidR="0023769F" w:rsidRPr="0049727F" w:rsidRDefault="0023769F" w:rsidP="004A4DE6">
      <w:r w:rsidRPr="0049727F">
        <w:lastRenderedPageBreak/>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A318C6" w:rsidRDefault="00D618D8" w:rsidP="004A4DE6">
      <w:r>
        <w:lastRenderedPageBreak/>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theory of dynamics in the early chapters with the empirical analysis of form and 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lastRenderedPageBreak/>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 xml:space="preserve">help knit cities and people together – or segregate them into enclaves (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download statistics a</w:t>
      </w:r>
      <w:r w:rsidR="007B6A71">
        <w:t>s of this writing, OSMnx has been downloaded and i</w:t>
      </w:r>
      <w:r w:rsidR="00637E1F">
        <w:t xml:space="preserve">nstalled </w:t>
      </w:r>
      <w:r w:rsidR="00A72854">
        <w:t>over 9,000</w:t>
      </w:r>
      <w:r w:rsidR="00637E1F">
        <w:t xml:space="preserve"> times</w:t>
      </w:r>
      <w:r w:rsidR="00A72854">
        <w:t xml:space="preserve"> since its release</w:t>
      </w:r>
      <w:r w:rsidR="007B6A71">
        <w:t>.</w:t>
      </w:r>
      <w:r w:rsidR="001D70AE">
        <w:t xml:space="preserve"> </w:t>
      </w:r>
      <w:r w:rsidR="001D70AE" w:rsidRPr="001D70AE">
        <w:t>Finally, this study has made these network datasets and their attribute datasets available in a public online repository for other researchers to study and repurpose</w:t>
      </w:r>
      <w:r w:rsidR="005A751A">
        <w:t xml:space="preserve"> (see Appendix)</w:t>
      </w:r>
      <w:r w:rsidR="001D70AE" w:rsidRPr="001D70AE">
        <w:t>.</w:t>
      </w:r>
    </w:p>
    <w:p w:rsidR="00E70F52" w:rsidRPr="0049727F" w:rsidRDefault="00E70F52" w:rsidP="0077058A">
      <w:pPr>
        <w:pStyle w:val="Heading3"/>
      </w:pPr>
      <w:bookmarkStart w:id="219" w:name="_Toc475721794"/>
      <w:bookmarkStart w:id="220" w:name="_Toc479517085"/>
      <w:r w:rsidRPr="0049727F">
        <w:t>Contribution to Planning Practice</w:t>
      </w:r>
      <w:bookmarkEnd w:id="219"/>
      <w:bookmarkEnd w:id="220"/>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t>The first, and prima</w:t>
      </w:r>
      <w:r w:rsidR="006A16E5">
        <w:t>ry, contribution is OSMnx. This software</w:t>
      </w:r>
      <w:r w:rsidRPr="0049727F">
        <w:t xml:space="preserve"> can be easily used by planning practitioners and transportation engineers to collect and analyze urban street </w:t>
      </w:r>
      <w:r w:rsidRPr="0049727F">
        <w:lastRenderedPageBreak/>
        <w:t xml:space="preserve">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w:t>
      </w:r>
      <w:r w:rsidR="000D426B">
        <w:lastRenderedPageBreak/>
        <w:t xml:space="preserve">use the complexity measures here as a rubric for more resilient and efficient circulation networks and better street investment decisions. </w:t>
      </w:r>
    </w:p>
    <w:p w:rsidR="005757A1" w:rsidRPr="0049727F" w:rsidRDefault="005757A1" w:rsidP="0077058A">
      <w:pPr>
        <w:pStyle w:val="Heading2"/>
      </w:pPr>
      <w:bookmarkStart w:id="221" w:name="_Toc475721795"/>
      <w:bookmarkStart w:id="222" w:name="_Toc479517086"/>
      <w:r w:rsidRPr="0049727F">
        <w:t>Future Research</w:t>
      </w:r>
      <w:bookmarkEnd w:id="221"/>
      <w:bookmarkEnd w:id="222"/>
    </w:p>
    <w:p w:rsidR="00D77D94" w:rsidRDefault="00D77D94" w:rsidP="00D77D94">
      <w:pPr>
        <w:pStyle w:val="Heading3"/>
      </w:pPr>
      <w:bookmarkStart w:id="223" w:name="_Toc479517087"/>
      <w:r>
        <w:t>Prospects and Challenges</w:t>
      </w:r>
      <w:bookmarkEnd w:id="223"/>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S. Green Building 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w:t>
      </w:r>
      <w:r w:rsidR="0013644D" w:rsidRPr="0049727F">
        <w:lastRenderedPageBreak/>
        <w:t xml:space="preserve">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4" w:name="_Toc479517088"/>
      <w:r>
        <w:t xml:space="preserve">Future </w:t>
      </w:r>
      <w:r w:rsidR="00D77D94">
        <w:t>M</w:t>
      </w:r>
      <w:r>
        <w:t xml:space="preserve">ethodological </w:t>
      </w:r>
      <w:r w:rsidR="00D77D94">
        <w:t>R</w:t>
      </w:r>
      <w:r>
        <w:t>esearch</w:t>
      </w:r>
      <w:bookmarkEnd w:id="224"/>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w:t>
      </w:r>
      <w:r>
        <w:lastRenderedPageBreak/>
        <w:t xml:space="preserve">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5" w:name="_Toc479517089"/>
      <w:r>
        <w:t>Future E</w:t>
      </w:r>
      <w:r w:rsidR="00113B82">
        <w:t xml:space="preserve">mpirical </w:t>
      </w:r>
      <w:r>
        <w:t>R</w:t>
      </w:r>
      <w:r w:rsidR="00113B82">
        <w:t>esearch</w:t>
      </w:r>
      <w:bookmarkEnd w:id="225"/>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physical form resulting from certain histories, policies, and 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t>
      </w:r>
      <w:r w:rsidR="008022AA">
        <w:lastRenderedPageBreak/>
        <w:t>(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26" w:name="_Toc475721796"/>
    </w:p>
    <w:p w:rsidR="00D63890" w:rsidRPr="0049727F" w:rsidRDefault="0036407F" w:rsidP="002B01B4">
      <w:pPr>
        <w:pStyle w:val="Pre-Heading1"/>
      </w:pPr>
      <w:bookmarkStart w:id="227" w:name="_Toc479517090"/>
      <w:bookmarkEnd w:id="226"/>
      <w:r>
        <w:t>References</w:t>
      </w:r>
      <w:bookmarkEnd w:id="227"/>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P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lastRenderedPageBreak/>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bookmarkStart w:id="228" w:name="_GoBack"/>
      <w:bookmarkEnd w:id="228"/>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thods for Measuring the Complexity of Urban Form and Design</w:t>
      </w:r>
      <w:r w:rsidRPr="000E08F9">
        <w:t>. Manuscript in preparation.</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P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lastRenderedPageBreak/>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lastRenderedPageBreak/>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0E08F9">
        <w:rPr>
          <w:i/>
          <w:iCs/>
        </w:rPr>
        <w:t>Oct</w:t>
      </w:r>
      <w:r w:rsidRPr="000E08F9">
        <w:t>-</w:t>
      </w:r>
      <w:r w:rsidRPr="000E08F9">
        <w:rPr>
          <w:i/>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lastRenderedPageBreak/>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P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lastRenderedPageBreak/>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lastRenderedPageBreak/>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Working Paper No. 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lastRenderedPageBreak/>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lastRenderedPageBreak/>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Journal of Urbanism: International Research on 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P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0E08F9" w:rsidRPr="000E08F9" w:rsidRDefault="000E08F9" w:rsidP="000E08F9">
      <w:pPr>
        <w:pStyle w:val="References"/>
      </w:pPr>
      <w:r w:rsidRPr="000E08F9">
        <w:lastRenderedPageBreak/>
        <w:t xml:space="preserve">Cooper, J., Su, M., &amp; Oskrochi, R. (2013). The influence of fractal dimension and vegetation on the perceptions of streetscape quality in Taipei: with comparative </w:t>
      </w:r>
      <w:r w:rsidRPr="000E08F9">
        <w:lastRenderedPageBreak/>
        <w:t xml:space="preserve">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lastRenderedPageBreak/>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lastRenderedPageBreak/>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lastRenderedPageBreak/>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lastRenderedPageBreak/>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 xml:space="preserve">Dyson, F. J. (1962). Statistical Theory of the Energy Levels of Complex Systems. I. </w:t>
      </w:r>
      <w:r w:rsidRPr="000E08F9">
        <w:rPr>
          <w:i/>
          <w:iCs/>
        </w:rPr>
        <w:t>Journal of Mathematical Physics</w:t>
      </w:r>
      <w:r w:rsidRPr="000E08F9">
        <w:t xml:space="preserve">, </w:t>
      </w:r>
      <w:r w:rsidRPr="000E08F9">
        <w:rPr>
          <w:i/>
          <w:iCs/>
        </w:rPr>
        <w:t>3</w:t>
      </w:r>
      <w:r w:rsidRPr="000E08F9">
        <w:t xml:space="preserve">(1), 140–156. </w:t>
      </w:r>
      <w:r>
        <w:t>doi:</w:t>
      </w:r>
      <w:r w:rsidRPr="000E08F9">
        <w:t>10.1063/1.1703773</w:t>
      </w:r>
    </w:p>
    <w:p w:rsidR="000E08F9" w:rsidRPr="000E08F9" w:rsidRDefault="000E08F9" w:rsidP="000E08F9">
      <w:pPr>
        <w:pStyle w:val="References"/>
      </w:pPr>
      <w:r w:rsidRPr="000E08F9">
        <w:t xml:space="preserve">Eco, U. (1995). On the Impossibility of Drawing a Map of the Empire on a Scale of 1 to 1. In William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lastRenderedPageBreak/>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lastRenderedPageBreak/>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lastRenderedPageBreak/>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0E08F9">
        <w:rPr>
          <w:i/>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Pr="000E08F9"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lastRenderedPageBreak/>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lastRenderedPageBreak/>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Pr="000E08F9" w:rsidRDefault="000E08F9" w:rsidP="000E08F9">
      <w:pPr>
        <w:pStyle w:val="References"/>
      </w:pPr>
      <w:r w:rsidRPr="000E08F9">
        <w:lastRenderedPageBreak/>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lastRenderedPageBreak/>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lastRenderedPageBreak/>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lastRenderedPageBreak/>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Pr="000E08F9" w:rsidRDefault="000E08F9" w:rsidP="000E08F9">
      <w:pPr>
        <w:pStyle w:val="References"/>
      </w:pPr>
      <w:r w:rsidRPr="000E08F9">
        <w:t xml:space="preserve">Jacobs, J. (1969). </w:t>
      </w:r>
      <w:r w:rsidRPr="000E08F9">
        <w:rPr>
          <w:i/>
          <w:iCs/>
        </w:rPr>
        <w:t>The Economy of Cities</w:t>
      </w:r>
      <w:r w:rsidRPr="000E08F9">
        <w:t>. New York, NY: Vintage Book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lastRenderedPageBreak/>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P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lastRenderedPageBreak/>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lastRenderedPageBreak/>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lastRenderedPageBreak/>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lastRenderedPageBreak/>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lastRenderedPageBreak/>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lastRenderedPageBreak/>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lastRenderedPageBreak/>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lastRenderedPageBreak/>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lastRenderedPageBreak/>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P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0E08F9" w:rsidRPr="000E08F9" w:rsidRDefault="000E08F9" w:rsidP="000E08F9">
      <w:pPr>
        <w:pStyle w:val="References"/>
      </w:pPr>
      <w:r w:rsidRPr="000E08F9">
        <w:lastRenderedPageBreak/>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lastRenderedPageBreak/>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Pr="000E08F9">
        <w:rPr>
          <w:i/>
          <w:iCs/>
        </w:rPr>
        <w:t>Self-organization and the c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Meyer, H., Stolk, E., &amp; Tan, E. (Eds.). (2012). </w:t>
      </w:r>
      <w:r w:rsidRPr="000E08F9">
        <w:rPr>
          <w:i/>
          <w:iCs/>
        </w:rPr>
        <w:t>Complexity theories of cities have come of age: an overview with implications to urban planning and design</w:t>
      </w:r>
      <w:r w:rsidRPr="000E08F9">
        <w:t>. Heidelberg, Germany: Springer.</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P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0E08F9" w:rsidRPr="000E08F9" w:rsidRDefault="00C73000" w:rsidP="000E08F9">
      <w:pPr>
        <w:pStyle w:val="References"/>
      </w:pPr>
      <w:r>
        <w:lastRenderedPageBreak/>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Pr="000E08F9">
        <w:rPr>
          <w:i/>
          <w:iCs/>
        </w:rPr>
        <w:t>The Vancouver achievement: urban planning and d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lastRenderedPageBreak/>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P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lastRenderedPageBreak/>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lastRenderedPageBreak/>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P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lastRenderedPageBreak/>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lastRenderedPageBreak/>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P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 xml:space="preserve">Characterizing </w:t>
      </w:r>
      <w:r w:rsidRPr="000E08F9">
        <w:rPr>
          <w:i/>
          <w:iCs/>
        </w:rPr>
        <w:lastRenderedPageBreak/>
        <w:t>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lastRenderedPageBreak/>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P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lastRenderedPageBreak/>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0E08F9" w:rsidP="000E08F9">
      <w:pPr>
        <w:pStyle w:val="References"/>
      </w:pPr>
      <w:r w:rsidRPr="000E08F9">
        <w:t xml:space="preserve">Weaver, Warren. (1948). Science and Complexity. </w:t>
      </w:r>
      <w:r w:rsidRPr="000E08F9">
        <w:rPr>
          <w:i/>
          <w:iCs/>
        </w:rPr>
        <w:t>American Scientist</w:t>
      </w:r>
      <w:r w:rsidRPr="000E08F9">
        <w:t xml:space="preserve">, </w:t>
      </w:r>
      <w:r w:rsidRPr="000E08F9">
        <w:rPr>
          <w:i/>
          <w:iCs/>
        </w:rPr>
        <w:t>36</w:t>
      </w:r>
      <w:r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lastRenderedPageBreak/>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29" w:name="_Toc479517091"/>
      <w:r>
        <w:t>Appendix</w:t>
      </w:r>
      <w:r w:rsidR="00E14ED2">
        <w:t>: Software and Data</w:t>
      </w:r>
      <w:bookmarkEnd w:id="229"/>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purpose.</w:t>
      </w:r>
      <w:r w:rsidR="00167F22">
        <w:t xml:space="preserve"> This includes the street network graph files for 497 urban areas</w:t>
      </w:r>
      <w:r w:rsidR="00167F22" w:rsidRPr="0049727F">
        <w:t>, 19,655 cities and towns</w:t>
      </w:r>
      <w:r w:rsidR="00167F22">
        <w:t xml:space="preserve">, and 6,857 neighborhoods, as well as data tables collating these networks’ various topological and metric measures. These data sets are </w:t>
      </w:r>
      <w:r>
        <w:t xml:space="preserve">available at: </w:t>
      </w:r>
      <w:r w:rsidRPr="009C5428">
        <w:t>http://geoffboeing.com/publications/dissertation/</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24BB" w:rsidRDefault="002A24BB" w:rsidP="004A4DE6">
      <w:r>
        <w:separator/>
      </w:r>
    </w:p>
  </w:endnote>
  <w:endnote w:type="continuationSeparator" w:id="0">
    <w:p w:rsidR="002A24BB" w:rsidRDefault="002A24BB"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9927E1CF-67F5-4DFC-9AC0-25E56BDA5496}"/>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11C90E16-87F2-4118-854A-7A9617223076}"/>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222857" w:rsidRDefault="00531F5A"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73460C" w:rsidRDefault="00531F5A"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950D70">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531F5A" w:rsidRPr="000D426B" w:rsidRDefault="00531F5A"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950D70">
          <w:rPr>
            <w:noProof/>
            <w:color w:val="auto"/>
          </w:rPr>
          <w:t>xiv</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531F5A" w:rsidRPr="000002F5" w:rsidRDefault="00531F5A"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950D70">
          <w:rPr>
            <w:noProof/>
            <w:color w:val="auto"/>
          </w:rPr>
          <w:t>171</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24BB" w:rsidRDefault="002A24BB" w:rsidP="004A4DE6">
      <w:r>
        <w:separator/>
      </w:r>
    </w:p>
  </w:footnote>
  <w:footnote w:type="continuationSeparator" w:id="0">
    <w:p w:rsidR="002A24BB" w:rsidRDefault="002A24BB"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1C51FA" w:rsidRDefault="00531F5A"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F5A" w:rsidRPr="001C51FA" w:rsidRDefault="00531F5A"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805"/>
    <w:rsid w:val="00110D21"/>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810"/>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9B"/>
    <w:rsid w:val="001E5031"/>
    <w:rsid w:val="001E76DD"/>
    <w:rsid w:val="001F0059"/>
    <w:rsid w:val="001F3552"/>
    <w:rsid w:val="002009DD"/>
    <w:rsid w:val="00200CE4"/>
    <w:rsid w:val="002020A8"/>
    <w:rsid w:val="002063F8"/>
    <w:rsid w:val="00206C5D"/>
    <w:rsid w:val="0021042B"/>
    <w:rsid w:val="002142A7"/>
    <w:rsid w:val="00220817"/>
    <w:rsid w:val="00220B95"/>
    <w:rsid w:val="00223540"/>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607BA"/>
    <w:rsid w:val="00261100"/>
    <w:rsid w:val="00261DEA"/>
    <w:rsid w:val="002628EF"/>
    <w:rsid w:val="00263177"/>
    <w:rsid w:val="00265402"/>
    <w:rsid w:val="00271193"/>
    <w:rsid w:val="0027182A"/>
    <w:rsid w:val="00272362"/>
    <w:rsid w:val="00273B6B"/>
    <w:rsid w:val="00273C15"/>
    <w:rsid w:val="00275805"/>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B0716"/>
    <w:rsid w:val="003B0B69"/>
    <w:rsid w:val="003B4F22"/>
    <w:rsid w:val="003B7D94"/>
    <w:rsid w:val="003B7DD5"/>
    <w:rsid w:val="003C016D"/>
    <w:rsid w:val="003C0911"/>
    <w:rsid w:val="003C183F"/>
    <w:rsid w:val="003C2CAE"/>
    <w:rsid w:val="003D2AC6"/>
    <w:rsid w:val="003D3600"/>
    <w:rsid w:val="003D3E8E"/>
    <w:rsid w:val="003D5DDA"/>
    <w:rsid w:val="003E58C3"/>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503F26"/>
    <w:rsid w:val="0050417E"/>
    <w:rsid w:val="00504DC9"/>
    <w:rsid w:val="005053E5"/>
    <w:rsid w:val="00506270"/>
    <w:rsid w:val="005069FF"/>
    <w:rsid w:val="00511E84"/>
    <w:rsid w:val="00512925"/>
    <w:rsid w:val="00512E31"/>
    <w:rsid w:val="005138A6"/>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7A3"/>
    <w:rsid w:val="005A0FDE"/>
    <w:rsid w:val="005A238D"/>
    <w:rsid w:val="005A2A2F"/>
    <w:rsid w:val="005A2A56"/>
    <w:rsid w:val="005A3992"/>
    <w:rsid w:val="005A3B11"/>
    <w:rsid w:val="005A751A"/>
    <w:rsid w:val="005B3C53"/>
    <w:rsid w:val="005B4879"/>
    <w:rsid w:val="005B4896"/>
    <w:rsid w:val="005B5893"/>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59A7"/>
    <w:rsid w:val="005F5C78"/>
    <w:rsid w:val="0060359B"/>
    <w:rsid w:val="00605BF9"/>
    <w:rsid w:val="006069A6"/>
    <w:rsid w:val="006111F6"/>
    <w:rsid w:val="006115C9"/>
    <w:rsid w:val="00612865"/>
    <w:rsid w:val="0061527E"/>
    <w:rsid w:val="0061581A"/>
    <w:rsid w:val="00620EA8"/>
    <w:rsid w:val="00623A0C"/>
    <w:rsid w:val="00624C0F"/>
    <w:rsid w:val="00626234"/>
    <w:rsid w:val="0062747D"/>
    <w:rsid w:val="00630BFD"/>
    <w:rsid w:val="00631522"/>
    <w:rsid w:val="00631EDB"/>
    <w:rsid w:val="00633907"/>
    <w:rsid w:val="00633991"/>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2FB7"/>
    <w:rsid w:val="006E367C"/>
    <w:rsid w:val="006E39AC"/>
    <w:rsid w:val="006E4F5E"/>
    <w:rsid w:val="006E66F3"/>
    <w:rsid w:val="006F02BC"/>
    <w:rsid w:val="006F12DF"/>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46FE"/>
    <w:rsid w:val="007160BB"/>
    <w:rsid w:val="007206AD"/>
    <w:rsid w:val="00720749"/>
    <w:rsid w:val="00721044"/>
    <w:rsid w:val="007214D0"/>
    <w:rsid w:val="00722E4E"/>
    <w:rsid w:val="007232CE"/>
    <w:rsid w:val="007252BE"/>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C91"/>
    <w:rsid w:val="007C1593"/>
    <w:rsid w:val="007C1AA9"/>
    <w:rsid w:val="007C3924"/>
    <w:rsid w:val="007C6A9B"/>
    <w:rsid w:val="007C6F13"/>
    <w:rsid w:val="007D2E57"/>
    <w:rsid w:val="007D42E0"/>
    <w:rsid w:val="007D50C7"/>
    <w:rsid w:val="007D7812"/>
    <w:rsid w:val="007E1CBB"/>
    <w:rsid w:val="007E36FC"/>
    <w:rsid w:val="007E3A65"/>
    <w:rsid w:val="007E3F96"/>
    <w:rsid w:val="007E4617"/>
    <w:rsid w:val="007F1C55"/>
    <w:rsid w:val="007F322D"/>
    <w:rsid w:val="007F33AE"/>
    <w:rsid w:val="007F667C"/>
    <w:rsid w:val="007F798B"/>
    <w:rsid w:val="00800AD9"/>
    <w:rsid w:val="008013E4"/>
    <w:rsid w:val="00801418"/>
    <w:rsid w:val="00801D2F"/>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B47"/>
    <w:rsid w:val="008A610E"/>
    <w:rsid w:val="008B027D"/>
    <w:rsid w:val="008B05FD"/>
    <w:rsid w:val="008B0A4F"/>
    <w:rsid w:val="008B11B8"/>
    <w:rsid w:val="008B1652"/>
    <w:rsid w:val="008B1A78"/>
    <w:rsid w:val="008B46E5"/>
    <w:rsid w:val="008B50A6"/>
    <w:rsid w:val="008B50DE"/>
    <w:rsid w:val="008B5111"/>
    <w:rsid w:val="008B5E43"/>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1D1E"/>
    <w:rsid w:val="008E2CD7"/>
    <w:rsid w:val="008E318E"/>
    <w:rsid w:val="008E74F2"/>
    <w:rsid w:val="008E77FE"/>
    <w:rsid w:val="008E7BF3"/>
    <w:rsid w:val="008F141D"/>
    <w:rsid w:val="008F40B2"/>
    <w:rsid w:val="008F7E26"/>
    <w:rsid w:val="00902191"/>
    <w:rsid w:val="00903A3B"/>
    <w:rsid w:val="009053C7"/>
    <w:rsid w:val="00906F3A"/>
    <w:rsid w:val="0091041B"/>
    <w:rsid w:val="009110E0"/>
    <w:rsid w:val="0091225D"/>
    <w:rsid w:val="00912361"/>
    <w:rsid w:val="00912B94"/>
    <w:rsid w:val="009173C2"/>
    <w:rsid w:val="00924E49"/>
    <w:rsid w:val="00925674"/>
    <w:rsid w:val="00926B01"/>
    <w:rsid w:val="009308BF"/>
    <w:rsid w:val="00930C51"/>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F0C40"/>
    <w:rsid w:val="009F2106"/>
    <w:rsid w:val="009F6ED8"/>
    <w:rsid w:val="009F6F17"/>
    <w:rsid w:val="009F71D8"/>
    <w:rsid w:val="009F7ED0"/>
    <w:rsid w:val="009F7FC0"/>
    <w:rsid w:val="00A00D34"/>
    <w:rsid w:val="00A05FD8"/>
    <w:rsid w:val="00A12DE6"/>
    <w:rsid w:val="00A13B9A"/>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B25"/>
    <w:rsid w:val="00A558E3"/>
    <w:rsid w:val="00A56200"/>
    <w:rsid w:val="00A56769"/>
    <w:rsid w:val="00A57137"/>
    <w:rsid w:val="00A60970"/>
    <w:rsid w:val="00A6162E"/>
    <w:rsid w:val="00A62CB0"/>
    <w:rsid w:val="00A63191"/>
    <w:rsid w:val="00A65429"/>
    <w:rsid w:val="00A66231"/>
    <w:rsid w:val="00A66415"/>
    <w:rsid w:val="00A70F4B"/>
    <w:rsid w:val="00A72854"/>
    <w:rsid w:val="00A779E9"/>
    <w:rsid w:val="00A81A3E"/>
    <w:rsid w:val="00A81B98"/>
    <w:rsid w:val="00A8416B"/>
    <w:rsid w:val="00A84B0D"/>
    <w:rsid w:val="00A85788"/>
    <w:rsid w:val="00A871E1"/>
    <w:rsid w:val="00A90028"/>
    <w:rsid w:val="00A92631"/>
    <w:rsid w:val="00A9263A"/>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6BE9"/>
    <w:rsid w:val="00AF4B0C"/>
    <w:rsid w:val="00AF6806"/>
    <w:rsid w:val="00B00006"/>
    <w:rsid w:val="00B00227"/>
    <w:rsid w:val="00B021E0"/>
    <w:rsid w:val="00B11D2C"/>
    <w:rsid w:val="00B124C6"/>
    <w:rsid w:val="00B16FB9"/>
    <w:rsid w:val="00B217DB"/>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2EB6"/>
    <w:rsid w:val="00B632C3"/>
    <w:rsid w:val="00B6375F"/>
    <w:rsid w:val="00B646AF"/>
    <w:rsid w:val="00B657D3"/>
    <w:rsid w:val="00B6618F"/>
    <w:rsid w:val="00B67F60"/>
    <w:rsid w:val="00B708B4"/>
    <w:rsid w:val="00B72006"/>
    <w:rsid w:val="00B7287F"/>
    <w:rsid w:val="00B758C9"/>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CD"/>
    <w:rsid w:val="00BB0BC6"/>
    <w:rsid w:val="00BB0DA1"/>
    <w:rsid w:val="00BB1081"/>
    <w:rsid w:val="00BB67B2"/>
    <w:rsid w:val="00BB6CD0"/>
    <w:rsid w:val="00BB6CDA"/>
    <w:rsid w:val="00BB7BF7"/>
    <w:rsid w:val="00BC07FC"/>
    <w:rsid w:val="00BC3C90"/>
    <w:rsid w:val="00BC4B1A"/>
    <w:rsid w:val="00BC6472"/>
    <w:rsid w:val="00BC6DD0"/>
    <w:rsid w:val="00BC73FA"/>
    <w:rsid w:val="00BC7669"/>
    <w:rsid w:val="00BD20AB"/>
    <w:rsid w:val="00BD31C8"/>
    <w:rsid w:val="00BD56AF"/>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8C6"/>
    <w:rsid w:val="00C21ABF"/>
    <w:rsid w:val="00C23F04"/>
    <w:rsid w:val="00C24EED"/>
    <w:rsid w:val="00C26C89"/>
    <w:rsid w:val="00C3284B"/>
    <w:rsid w:val="00C33948"/>
    <w:rsid w:val="00C406EF"/>
    <w:rsid w:val="00C40A58"/>
    <w:rsid w:val="00C4212D"/>
    <w:rsid w:val="00C43023"/>
    <w:rsid w:val="00C47831"/>
    <w:rsid w:val="00C47CA5"/>
    <w:rsid w:val="00C50916"/>
    <w:rsid w:val="00C510E5"/>
    <w:rsid w:val="00C53F9A"/>
    <w:rsid w:val="00C577B1"/>
    <w:rsid w:val="00C61EE9"/>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9145F"/>
    <w:rsid w:val="00C92B7E"/>
    <w:rsid w:val="00C93BB6"/>
    <w:rsid w:val="00C9588C"/>
    <w:rsid w:val="00C96F78"/>
    <w:rsid w:val="00CA253F"/>
    <w:rsid w:val="00CA71E0"/>
    <w:rsid w:val="00CB2317"/>
    <w:rsid w:val="00CB3166"/>
    <w:rsid w:val="00CB54B1"/>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7B3D"/>
    <w:rsid w:val="00E00C21"/>
    <w:rsid w:val="00E010B4"/>
    <w:rsid w:val="00E0248C"/>
    <w:rsid w:val="00E0280B"/>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F8"/>
    <w:rsid w:val="00ED0AC0"/>
    <w:rsid w:val="00ED173B"/>
    <w:rsid w:val="00ED2AAD"/>
    <w:rsid w:val="00ED3590"/>
    <w:rsid w:val="00ED5A93"/>
    <w:rsid w:val="00EE139F"/>
    <w:rsid w:val="00EE2749"/>
    <w:rsid w:val="00EE6144"/>
    <w:rsid w:val="00EE6389"/>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502E6"/>
    <w:rsid w:val="00F542D3"/>
    <w:rsid w:val="00F54AFF"/>
    <w:rsid w:val="00F55714"/>
    <w:rsid w:val="00F63642"/>
    <w:rsid w:val="00F63653"/>
    <w:rsid w:val="00F7052A"/>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D103E"/>
    <w:rsid w:val="00FD2C45"/>
    <w:rsid w:val="00FD65E9"/>
    <w:rsid w:val="00FD66ED"/>
    <w:rsid w:val="00FD68A9"/>
    <w:rsid w:val="00FE1824"/>
    <w:rsid w:val="00FE4A1D"/>
    <w:rsid w:val="00FE5393"/>
    <w:rsid w:val="00FE5479"/>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B1585-2E0A-4929-B75E-EF9A4BE64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95</TotalTime>
  <Pages>242</Pages>
  <Words>71083</Words>
  <Characters>405179</Characters>
  <Application>Microsoft Office Word</Application>
  <DocSecurity>0</DocSecurity>
  <Lines>3376</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35</cp:revision>
  <cp:lastPrinted>2017-04-12T23:53:00Z</cp:lastPrinted>
  <dcterms:created xsi:type="dcterms:W3CDTF">2016-09-16T22:38:00Z</dcterms:created>
  <dcterms:modified xsi:type="dcterms:W3CDTF">2017-04-1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